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D59C8B" w14:textId="059A001A" w:rsidR="002B752A" w:rsidRDefault="002B752A" w:rsidP="002B752A">
      <w:r>
        <w:t>Họ tên: Nguyễn Hoàng Hồng Nhung</w:t>
      </w:r>
    </w:p>
    <w:p w14:paraId="7ED3E5DA" w14:textId="3DC56F2F" w:rsidR="002B752A" w:rsidRDefault="002B752A" w:rsidP="002B752A">
      <w:r>
        <w:t>MSSV: B2205950</w:t>
      </w:r>
    </w:p>
    <w:p w14:paraId="1A195637" w14:textId="108EC5D3" w:rsidR="006D6C2D" w:rsidRDefault="007A6521" w:rsidP="006D6C2D">
      <w:pPr>
        <w:pStyle w:val="Heading1"/>
        <w:numPr>
          <w:ilvl w:val="0"/>
          <w:numId w:val="3"/>
        </w:numPr>
      </w:pPr>
      <w:r w:rsidRPr="007A6521">
        <w:t>Bạn hãy chạy tất cả các lệnh hướng dẫn ở trên và chụp lại màn hình kết quả.</w:t>
      </w:r>
    </w:p>
    <w:p w14:paraId="72A76639" w14:textId="1D4EB469" w:rsidR="006D6C2D" w:rsidRPr="004B274C" w:rsidRDefault="006D6C2D" w:rsidP="0037357D">
      <w:pPr>
        <w:pStyle w:val="ListParagraph"/>
        <w:numPr>
          <w:ilvl w:val="1"/>
          <w:numId w:val="3"/>
        </w:numPr>
      </w:pPr>
      <w:r w:rsidRPr="004B274C">
        <w:t>Tạo cookies</w:t>
      </w:r>
    </w:p>
    <w:p w14:paraId="35059E24" w14:textId="246902C4" w:rsidR="006D6C2D" w:rsidRPr="006D6C2D" w:rsidRDefault="006D6C2D" w:rsidP="006D6C2D">
      <w:pPr>
        <w:ind w:left="1080"/>
        <w:rPr>
          <w:bCs/>
        </w:rPr>
      </w:pPr>
      <w:r>
        <w:rPr>
          <w:bCs/>
        </w:rPr>
        <w:t>ck.php</w:t>
      </w:r>
    </w:p>
    <w:p w14:paraId="525C5E0C" w14:textId="4F0AB623" w:rsidR="00BC0D28" w:rsidRDefault="00BC0D28" w:rsidP="00BC0D28">
      <w:r w:rsidRPr="00BC0D28">
        <w:rPr>
          <w:noProof/>
        </w:rPr>
        <w:drawing>
          <wp:inline distT="0" distB="0" distL="0" distR="0" wp14:anchorId="68FA29F7" wp14:editId="6C78D62E">
            <wp:extent cx="5943600" cy="3097530"/>
            <wp:effectExtent l="0" t="0" r="0" b="7620"/>
            <wp:docPr id="2030596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96412" name=""/>
                    <pic:cNvPicPr/>
                  </pic:nvPicPr>
                  <pic:blipFill>
                    <a:blip r:embed="rId5"/>
                    <a:stretch>
                      <a:fillRect/>
                    </a:stretch>
                  </pic:blipFill>
                  <pic:spPr>
                    <a:xfrm>
                      <a:off x="0" y="0"/>
                      <a:ext cx="5943600" cy="3097530"/>
                    </a:xfrm>
                    <a:prstGeom prst="rect">
                      <a:avLst/>
                    </a:prstGeom>
                  </pic:spPr>
                </pic:pic>
              </a:graphicData>
            </a:graphic>
          </wp:inline>
        </w:drawing>
      </w:r>
    </w:p>
    <w:p w14:paraId="7002FE0C" w14:textId="6C9DCE72" w:rsidR="00BC0D28" w:rsidRDefault="00BC0D28" w:rsidP="00DC2914">
      <w:pPr>
        <w:ind w:left="1080"/>
      </w:pPr>
      <w:r>
        <w:t>Chạy lần đầu</w:t>
      </w:r>
    </w:p>
    <w:p w14:paraId="60D33268" w14:textId="52948D22" w:rsidR="00BC0D28" w:rsidRPr="00BC0D28" w:rsidRDefault="00BC0D28" w:rsidP="00BC0D28">
      <w:r w:rsidRPr="00BC0D28">
        <w:rPr>
          <w:noProof/>
        </w:rPr>
        <w:drawing>
          <wp:inline distT="0" distB="0" distL="0" distR="0" wp14:anchorId="27F73DD9" wp14:editId="530C8845">
            <wp:extent cx="5811061" cy="1448002"/>
            <wp:effectExtent l="0" t="0" r="0" b="0"/>
            <wp:docPr id="432482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82908" name=""/>
                    <pic:cNvPicPr/>
                  </pic:nvPicPr>
                  <pic:blipFill>
                    <a:blip r:embed="rId6"/>
                    <a:stretch>
                      <a:fillRect/>
                    </a:stretch>
                  </pic:blipFill>
                  <pic:spPr>
                    <a:xfrm>
                      <a:off x="0" y="0"/>
                      <a:ext cx="5811061" cy="1448002"/>
                    </a:xfrm>
                    <a:prstGeom prst="rect">
                      <a:avLst/>
                    </a:prstGeom>
                  </pic:spPr>
                </pic:pic>
              </a:graphicData>
            </a:graphic>
          </wp:inline>
        </w:drawing>
      </w:r>
    </w:p>
    <w:p w14:paraId="46EAFB2C" w14:textId="7948D510" w:rsidR="00B84D41" w:rsidRDefault="00BC0D28" w:rsidP="00DC2914">
      <w:pPr>
        <w:ind w:left="1080"/>
      </w:pPr>
      <w:r>
        <w:t>Sau khi reload</w:t>
      </w:r>
    </w:p>
    <w:p w14:paraId="47A62E64" w14:textId="0C65DCD7" w:rsidR="00BC0D28" w:rsidRDefault="00BC0D28" w:rsidP="006D6C2D">
      <w:pPr>
        <w:rPr>
          <w:rStyle w:val="Heading1Char"/>
        </w:rPr>
      </w:pPr>
      <w:r w:rsidRPr="00BC0D28">
        <w:rPr>
          <w:noProof/>
        </w:rPr>
        <w:lastRenderedPageBreak/>
        <w:drawing>
          <wp:inline distT="0" distB="0" distL="0" distR="0" wp14:anchorId="613733E1" wp14:editId="10B83CCB">
            <wp:extent cx="5943600" cy="1341120"/>
            <wp:effectExtent l="0" t="0" r="0" b="0"/>
            <wp:docPr id="1060157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57389" name=""/>
                    <pic:cNvPicPr/>
                  </pic:nvPicPr>
                  <pic:blipFill>
                    <a:blip r:embed="rId7"/>
                    <a:stretch>
                      <a:fillRect/>
                    </a:stretch>
                  </pic:blipFill>
                  <pic:spPr>
                    <a:xfrm>
                      <a:off x="0" y="0"/>
                      <a:ext cx="5943600" cy="1341120"/>
                    </a:xfrm>
                    <a:prstGeom prst="rect">
                      <a:avLst/>
                    </a:prstGeom>
                  </pic:spPr>
                </pic:pic>
              </a:graphicData>
            </a:graphic>
          </wp:inline>
        </w:drawing>
      </w:r>
    </w:p>
    <w:p w14:paraId="373DF200" w14:textId="2FC0983A" w:rsidR="006D6C2D" w:rsidRPr="004B274C" w:rsidRDefault="004B274C" w:rsidP="004B274C">
      <w:pPr>
        <w:rPr>
          <w:rStyle w:val="Heading1Char"/>
          <w:b w:val="0"/>
          <w:bCs/>
        </w:rPr>
      </w:pPr>
      <w:r>
        <w:rPr>
          <w:rStyle w:val="Heading1Char"/>
          <w:b w:val="0"/>
          <w:bCs/>
        </w:rPr>
        <w:t xml:space="preserve">b. </w:t>
      </w:r>
      <w:r w:rsidR="006D6C2D" w:rsidRPr="004B274C">
        <w:rPr>
          <w:rStyle w:val="Heading1Char"/>
          <w:b w:val="0"/>
          <w:bCs/>
        </w:rPr>
        <w:t>Tạo 1 trang đăng ký người dùng với mật khẩu được mã hóa:</w:t>
      </w:r>
    </w:p>
    <w:p w14:paraId="3D3FA165" w14:textId="71D5D884" w:rsidR="002969B0" w:rsidRPr="004B274C" w:rsidRDefault="002969B0" w:rsidP="0037357D">
      <w:pPr>
        <w:pStyle w:val="ListParagraph"/>
      </w:pPr>
      <w:r w:rsidRPr="004B274C">
        <w:t>Cấu trúc bảng customers</w:t>
      </w:r>
    </w:p>
    <w:p w14:paraId="70319CC3" w14:textId="14758951" w:rsidR="002969B0" w:rsidRDefault="00DC2914" w:rsidP="002969B0">
      <w:r w:rsidRPr="00DC2914">
        <w:rPr>
          <w:noProof/>
        </w:rPr>
        <w:drawing>
          <wp:inline distT="0" distB="0" distL="0" distR="0" wp14:anchorId="7C21A4D1" wp14:editId="3FCE57EE">
            <wp:extent cx="5943600" cy="3030855"/>
            <wp:effectExtent l="0" t="0" r="0" b="0"/>
            <wp:docPr id="2042984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984350" name=""/>
                    <pic:cNvPicPr/>
                  </pic:nvPicPr>
                  <pic:blipFill>
                    <a:blip r:embed="rId8"/>
                    <a:stretch>
                      <a:fillRect/>
                    </a:stretch>
                  </pic:blipFill>
                  <pic:spPr>
                    <a:xfrm>
                      <a:off x="0" y="0"/>
                      <a:ext cx="5943600" cy="3030855"/>
                    </a:xfrm>
                    <a:prstGeom prst="rect">
                      <a:avLst/>
                    </a:prstGeom>
                  </pic:spPr>
                </pic:pic>
              </a:graphicData>
            </a:graphic>
          </wp:inline>
        </w:drawing>
      </w:r>
    </w:p>
    <w:p w14:paraId="048B215A" w14:textId="271A05D2" w:rsidR="00BC0D28" w:rsidRDefault="00BC0D28" w:rsidP="0037357D">
      <w:pPr>
        <w:pStyle w:val="ListParagraph"/>
      </w:pPr>
      <w:r>
        <w:t>Formnhap.php</w:t>
      </w:r>
    </w:p>
    <w:p w14:paraId="325F7BB2" w14:textId="5137DA25" w:rsidR="00BC0D28" w:rsidRDefault="00BC0D28" w:rsidP="00BC0D28">
      <w:r w:rsidRPr="00BC0D28">
        <w:rPr>
          <w:noProof/>
        </w:rPr>
        <w:lastRenderedPageBreak/>
        <w:drawing>
          <wp:inline distT="0" distB="0" distL="0" distR="0" wp14:anchorId="66B8927C" wp14:editId="06B828A7">
            <wp:extent cx="5943600" cy="3304540"/>
            <wp:effectExtent l="0" t="0" r="0" b="0"/>
            <wp:docPr id="9866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16055" name=""/>
                    <pic:cNvPicPr/>
                  </pic:nvPicPr>
                  <pic:blipFill>
                    <a:blip r:embed="rId9"/>
                    <a:stretch>
                      <a:fillRect/>
                    </a:stretch>
                  </pic:blipFill>
                  <pic:spPr>
                    <a:xfrm>
                      <a:off x="0" y="0"/>
                      <a:ext cx="5943600" cy="3304540"/>
                    </a:xfrm>
                    <a:prstGeom prst="rect">
                      <a:avLst/>
                    </a:prstGeom>
                  </pic:spPr>
                </pic:pic>
              </a:graphicData>
            </a:graphic>
          </wp:inline>
        </w:drawing>
      </w:r>
    </w:p>
    <w:p w14:paraId="25D8933C" w14:textId="39741322" w:rsidR="00BC0D28" w:rsidRDefault="00BC0D28" w:rsidP="00BC0D28">
      <w:r w:rsidRPr="00BC0D28">
        <w:rPr>
          <w:noProof/>
        </w:rPr>
        <w:drawing>
          <wp:inline distT="0" distB="0" distL="0" distR="0" wp14:anchorId="350ED512" wp14:editId="1510E597">
            <wp:extent cx="4258269" cy="1752845"/>
            <wp:effectExtent l="0" t="0" r="0" b="0"/>
            <wp:docPr id="1770841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841022" name=""/>
                    <pic:cNvPicPr/>
                  </pic:nvPicPr>
                  <pic:blipFill>
                    <a:blip r:embed="rId10"/>
                    <a:stretch>
                      <a:fillRect/>
                    </a:stretch>
                  </pic:blipFill>
                  <pic:spPr>
                    <a:xfrm>
                      <a:off x="0" y="0"/>
                      <a:ext cx="4258269" cy="1752845"/>
                    </a:xfrm>
                    <a:prstGeom prst="rect">
                      <a:avLst/>
                    </a:prstGeom>
                  </pic:spPr>
                </pic:pic>
              </a:graphicData>
            </a:graphic>
          </wp:inline>
        </w:drawing>
      </w:r>
    </w:p>
    <w:p w14:paraId="4AEB83E8" w14:textId="2440601A" w:rsidR="0045602B" w:rsidRDefault="0045602B" w:rsidP="00BC0D28">
      <w:r>
        <w:tab/>
        <w:t>Form sau khi nhập</w:t>
      </w:r>
    </w:p>
    <w:p w14:paraId="0990C998" w14:textId="4C5CB566" w:rsidR="0045602B" w:rsidRDefault="00DC2914" w:rsidP="00BC0D28">
      <w:r w:rsidRPr="00DC2914">
        <w:rPr>
          <w:noProof/>
        </w:rPr>
        <w:drawing>
          <wp:inline distT="0" distB="0" distL="0" distR="0" wp14:anchorId="1BA7E518" wp14:editId="130C97CC">
            <wp:extent cx="4991797" cy="2076740"/>
            <wp:effectExtent l="0" t="0" r="0" b="0"/>
            <wp:docPr id="1126316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16347" name=""/>
                    <pic:cNvPicPr/>
                  </pic:nvPicPr>
                  <pic:blipFill>
                    <a:blip r:embed="rId11"/>
                    <a:stretch>
                      <a:fillRect/>
                    </a:stretch>
                  </pic:blipFill>
                  <pic:spPr>
                    <a:xfrm>
                      <a:off x="0" y="0"/>
                      <a:ext cx="4991797" cy="2076740"/>
                    </a:xfrm>
                    <a:prstGeom prst="rect">
                      <a:avLst/>
                    </a:prstGeom>
                  </pic:spPr>
                </pic:pic>
              </a:graphicData>
            </a:graphic>
          </wp:inline>
        </w:drawing>
      </w:r>
    </w:p>
    <w:p w14:paraId="50DA6C3F" w14:textId="77C70F9A" w:rsidR="00DC2914" w:rsidRDefault="00DC2914" w:rsidP="0037357D">
      <w:pPr>
        <w:pStyle w:val="ListParagraph"/>
      </w:pPr>
      <w:r>
        <w:t>luu.php</w:t>
      </w:r>
    </w:p>
    <w:p w14:paraId="4A46995D" w14:textId="651739C3" w:rsidR="00DC2914" w:rsidRDefault="00DC2914" w:rsidP="00DC2914">
      <w:r w:rsidRPr="00DC2914">
        <w:rPr>
          <w:noProof/>
        </w:rPr>
        <w:lastRenderedPageBreak/>
        <w:drawing>
          <wp:inline distT="0" distB="0" distL="0" distR="0" wp14:anchorId="470FD6BD" wp14:editId="7C2A2148">
            <wp:extent cx="5943600" cy="2344420"/>
            <wp:effectExtent l="0" t="0" r="0" b="0"/>
            <wp:docPr id="11245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561351" name=""/>
                    <pic:cNvPicPr/>
                  </pic:nvPicPr>
                  <pic:blipFill>
                    <a:blip r:embed="rId12"/>
                    <a:stretch>
                      <a:fillRect/>
                    </a:stretch>
                  </pic:blipFill>
                  <pic:spPr>
                    <a:xfrm>
                      <a:off x="0" y="0"/>
                      <a:ext cx="5943600" cy="2344420"/>
                    </a:xfrm>
                    <a:prstGeom prst="rect">
                      <a:avLst/>
                    </a:prstGeom>
                  </pic:spPr>
                </pic:pic>
              </a:graphicData>
            </a:graphic>
          </wp:inline>
        </w:drawing>
      </w:r>
    </w:p>
    <w:p w14:paraId="3AC74081" w14:textId="082D301B" w:rsidR="00DC2914" w:rsidRDefault="00DC2914" w:rsidP="00992D17">
      <w:pPr>
        <w:ind w:left="1080"/>
      </w:pPr>
      <w:r>
        <w:t>Sau khi chạy</w:t>
      </w:r>
    </w:p>
    <w:p w14:paraId="06CA9A2B" w14:textId="7655AC35" w:rsidR="00DC2914" w:rsidRDefault="00DC2914" w:rsidP="00DC2914">
      <w:r w:rsidRPr="00DC2914">
        <w:rPr>
          <w:noProof/>
        </w:rPr>
        <w:drawing>
          <wp:inline distT="0" distB="0" distL="0" distR="0" wp14:anchorId="4FBC5B19" wp14:editId="07FFB304">
            <wp:extent cx="4039164" cy="1028844"/>
            <wp:effectExtent l="0" t="0" r="0" b="0"/>
            <wp:docPr id="1807182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82359" name=""/>
                    <pic:cNvPicPr/>
                  </pic:nvPicPr>
                  <pic:blipFill>
                    <a:blip r:embed="rId13"/>
                    <a:stretch>
                      <a:fillRect/>
                    </a:stretch>
                  </pic:blipFill>
                  <pic:spPr>
                    <a:xfrm>
                      <a:off x="0" y="0"/>
                      <a:ext cx="4039164" cy="1028844"/>
                    </a:xfrm>
                    <a:prstGeom prst="rect">
                      <a:avLst/>
                    </a:prstGeom>
                  </pic:spPr>
                </pic:pic>
              </a:graphicData>
            </a:graphic>
          </wp:inline>
        </w:drawing>
      </w:r>
    </w:p>
    <w:p w14:paraId="0251D8FE" w14:textId="411B2578" w:rsidR="00DC2914" w:rsidRDefault="00DC2914" w:rsidP="00992D17">
      <w:pPr>
        <w:ind w:left="1080"/>
      </w:pPr>
      <w:r>
        <w:t>Kết quả trong csdl</w:t>
      </w:r>
    </w:p>
    <w:p w14:paraId="653BDFDB" w14:textId="07D2300B" w:rsidR="00DC2914" w:rsidRDefault="00DC2914" w:rsidP="00DC2914">
      <w:r w:rsidRPr="00DC2914">
        <w:rPr>
          <w:noProof/>
        </w:rPr>
        <w:drawing>
          <wp:inline distT="0" distB="0" distL="0" distR="0" wp14:anchorId="2589B7B7" wp14:editId="70726532">
            <wp:extent cx="5943600" cy="376555"/>
            <wp:effectExtent l="0" t="0" r="0" b="4445"/>
            <wp:docPr id="2070686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86757" name=""/>
                    <pic:cNvPicPr/>
                  </pic:nvPicPr>
                  <pic:blipFill>
                    <a:blip r:embed="rId14"/>
                    <a:stretch>
                      <a:fillRect/>
                    </a:stretch>
                  </pic:blipFill>
                  <pic:spPr>
                    <a:xfrm>
                      <a:off x="0" y="0"/>
                      <a:ext cx="5943600" cy="376555"/>
                    </a:xfrm>
                    <a:prstGeom prst="rect">
                      <a:avLst/>
                    </a:prstGeom>
                  </pic:spPr>
                </pic:pic>
              </a:graphicData>
            </a:graphic>
          </wp:inline>
        </w:drawing>
      </w:r>
    </w:p>
    <w:p w14:paraId="2FFCCA15" w14:textId="7D5D73FB" w:rsidR="003E1F33" w:rsidRPr="003E1F33" w:rsidRDefault="003E1F33" w:rsidP="0037357D">
      <w:pPr>
        <w:pStyle w:val="ListParagraph"/>
        <w:numPr>
          <w:ilvl w:val="0"/>
          <w:numId w:val="7"/>
        </w:numPr>
      </w:pPr>
      <w:r w:rsidRPr="003E1F33">
        <w:t>Tạo form đăng nhập</w:t>
      </w:r>
    </w:p>
    <w:p w14:paraId="570E203D" w14:textId="0FE14AC5" w:rsidR="006D6C2D" w:rsidRPr="006D6C2D" w:rsidRDefault="006D6C2D" w:rsidP="006D6C2D">
      <w:pPr>
        <w:rPr>
          <w:b/>
          <w:bCs/>
        </w:rPr>
      </w:pPr>
    </w:p>
    <w:p w14:paraId="6AE43B02" w14:textId="513AC7C1" w:rsidR="00DC2914" w:rsidRDefault="00DC2914" w:rsidP="0037357D">
      <w:pPr>
        <w:pStyle w:val="ListParagraph"/>
      </w:pPr>
      <w:r>
        <w:t>Login.php</w:t>
      </w:r>
    </w:p>
    <w:p w14:paraId="4AE67523" w14:textId="25E6E8D7" w:rsidR="00DC2914" w:rsidRDefault="00DC2914" w:rsidP="00DC2914">
      <w:r w:rsidRPr="00DC2914">
        <w:rPr>
          <w:noProof/>
        </w:rPr>
        <w:lastRenderedPageBreak/>
        <w:drawing>
          <wp:inline distT="0" distB="0" distL="0" distR="0" wp14:anchorId="267F52C1" wp14:editId="63B944EA">
            <wp:extent cx="5943600" cy="2885440"/>
            <wp:effectExtent l="0" t="0" r="0" b="0"/>
            <wp:docPr id="1346872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72272" name=""/>
                    <pic:cNvPicPr/>
                  </pic:nvPicPr>
                  <pic:blipFill>
                    <a:blip r:embed="rId15"/>
                    <a:stretch>
                      <a:fillRect/>
                    </a:stretch>
                  </pic:blipFill>
                  <pic:spPr>
                    <a:xfrm>
                      <a:off x="0" y="0"/>
                      <a:ext cx="5943600" cy="2885440"/>
                    </a:xfrm>
                    <a:prstGeom prst="rect">
                      <a:avLst/>
                    </a:prstGeom>
                  </pic:spPr>
                </pic:pic>
              </a:graphicData>
            </a:graphic>
          </wp:inline>
        </w:drawing>
      </w:r>
    </w:p>
    <w:p w14:paraId="5D4D9BE5" w14:textId="0CFC331D" w:rsidR="00992D17" w:rsidRDefault="00992D17" w:rsidP="00992D17">
      <w:pPr>
        <w:ind w:left="1080"/>
      </w:pPr>
      <w:r>
        <w:t>Nhập form đúng</w:t>
      </w:r>
    </w:p>
    <w:p w14:paraId="0A8C2B6D" w14:textId="76F8DCC2" w:rsidR="00992D17" w:rsidRDefault="00992D17" w:rsidP="00992D17">
      <w:r w:rsidRPr="00992D17">
        <w:rPr>
          <w:noProof/>
        </w:rPr>
        <w:drawing>
          <wp:inline distT="0" distB="0" distL="0" distR="0" wp14:anchorId="4439FAEF" wp14:editId="7F5C716C">
            <wp:extent cx="4039164" cy="1829055"/>
            <wp:effectExtent l="0" t="0" r="0" b="0"/>
            <wp:docPr id="70468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84038" name=""/>
                    <pic:cNvPicPr/>
                  </pic:nvPicPr>
                  <pic:blipFill>
                    <a:blip r:embed="rId16"/>
                    <a:stretch>
                      <a:fillRect/>
                    </a:stretch>
                  </pic:blipFill>
                  <pic:spPr>
                    <a:xfrm>
                      <a:off x="0" y="0"/>
                      <a:ext cx="4039164" cy="1829055"/>
                    </a:xfrm>
                    <a:prstGeom prst="rect">
                      <a:avLst/>
                    </a:prstGeom>
                  </pic:spPr>
                </pic:pic>
              </a:graphicData>
            </a:graphic>
          </wp:inline>
        </w:drawing>
      </w:r>
    </w:p>
    <w:p w14:paraId="172CD8F2" w14:textId="7901CFA8" w:rsidR="00992D17" w:rsidRDefault="00992D17" w:rsidP="00992D17">
      <w:r>
        <w:tab/>
        <w:t>Kết quả</w:t>
      </w:r>
    </w:p>
    <w:p w14:paraId="66BD8243" w14:textId="5D09C1F0" w:rsidR="00992D17" w:rsidRDefault="00992D17" w:rsidP="00992D17">
      <w:r w:rsidRPr="00992D17">
        <w:rPr>
          <w:noProof/>
        </w:rPr>
        <w:drawing>
          <wp:inline distT="0" distB="0" distL="0" distR="0" wp14:anchorId="5A61F3A5" wp14:editId="7ACCEA83">
            <wp:extent cx="5906324" cy="1247949"/>
            <wp:effectExtent l="0" t="0" r="0" b="9525"/>
            <wp:docPr id="2048225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25342" name=""/>
                    <pic:cNvPicPr/>
                  </pic:nvPicPr>
                  <pic:blipFill>
                    <a:blip r:embed="rId17"/>
                    <a:stretch>
                      <a:fillRect/>
                    </a:stretch>
                  </pic:blipFill>
                  <pic:spPr>
                    <a:xfrm>
                      <a:off x="0" y="0"/>
                      <a:ext cx="5906324" cy="1247949"/>
                    </a:xfrm>
                    <a:prstGeom prst="rect">
                      <a:avLst/>
                    </a:prstGeom>
                  </pic:spPr>
                </pic:pic>
              </a:graphicData>
            </a:graphic>
          </wp:inline>
        </w:drawing>
      </w:r>
    </w:p>
    <w:p w14:paraId="6D1441C7" w14:textId="34C050F2" w:rsidR="00992D17" w:rsidRDefault="00992D17" w:rsidP="00992D17">
      <w:r>
        <w:tab/>
        <w:t>Kết quả khi nhập form sai</w:t>
      </w:r>
    </w:p>
    <w:p w14:paraId="03B57F78" w14:textId="50EE2AAE" w:rsidR="00DC2914" w:rsidRDefault="00992D17" w:rsidP="00992D17">
      <w:r w:rsidRPr="00992D17">
        <w:rPr>
          <w:noProof/>
        </w:rPr>
        <w:drawing>
          <wp:inline distT="0" distB="0" distL="0" distR="0" wp14:anchorId="3520516C" wp14:editId="08890B34">
            <wp:extent cx="5943600" cy="503555"/>
            <wp:effectExtent l="0" t="0" r="0" b="0"/>
            <wp:docPr id="1279513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13047" name=""/>
                    <pic:cNvPicPr/>
                  </pic:nvPicPr>
                  <pic:blipFill>
                    <a:blip r:embed="rId18"/>
                    <a:stretch>
                      <a:fillRect/>
                    </a:stretch>
                  </pic:blipFill>
                  <pic:spPr>
                    <a:xfrm>
                      <a:off x="0" y="0"/>
                      <a:ext cx="5943600" cy="503555"/>
                    </a:xfrm>
                    <a:prstGeom prst="rect">
                      <a:avLst/>
                    </a:prstGeom>
                  </pic:spPr>
                </pic:pic>
              </a:graphicData>
            </a:graphic>
          </wp:inline>
        </w:drawing>
      </w:r>
    </w:p>
    <w:p w14:paraId="7A6B0A55" w14:textId="25DB6D99" w:rsidR="00BC0D28" w:rsidRPr="003E1F33" w:rsidRDefault="00BC0D28" w:rsidP="0037357D">
      <w:pPr>
        <w:pStyle w:val="ListParagraph"/>
        <w:numPr>
          <w:ilvl w:val="0"/>
          <w:numId w:val="7"/>
        </w:numPr>
      </w:pPr>
      <w:r w:rsidRPr="003E1F33">
        <w:t>Dùng Cookies lưu lại tên đăng nhập, email và điều hướng</w:t>
      </w:r>
    </w:p>
    <w:p w14:paraId="775600E4" w14:textId="2248FD35" w:rsidR="00992D17" w:rsidRDefault="00992D17" w:rsidP="0037357D">
      <w:pPr>
        <w:pStyle w:val="ListParagraph"/>
      </w:pPr>
      <w:r>
        <w:lastRenderedPageBreak/>
        <w:t>Log.php được chỉnh sửa</w:t>
      </w:r>
    </w:p>
    <w:p w14:paraId="1893B5E9" w14:textId="52E87F5D" w:rsidR="00992D17" w:rsidRDefault="00992D17" w:rsidP="00992D17">
      <w:r w:rsidRPr="00992D17">
        <w:rPr>
          <w:noProof/>
        </w:rPr>
        <w:drawing>
          <wp:inline distT="0" distB="0" distL="0" distR="0" wp14:anchorId="31AD7F42" wp14:editId="68B59EF8">
            <wp:extent cx="5943600" cy="4522470"/>
            <wp:effectExtent l="0" t="0" r="0" b="0"/>
            <wp:docPr id="230712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712964" name=""/>
                    <pic:cNvPicPr/>
                  </pic:nvPicPr>
                  <pic:blipFill>
                    <a:blip r:embed="rId19"/>
                    <a:stretch>
                      <a:fillRect/>
                    </a:stretch>
                  </pic:blipFill>
                  <pic:spPr>
                    <a:xfrm>
                      <a:off x="0" y="0"/>
                      <a:ext cx="5943600" cy="4522470"/>
                    </a:xfrm>
                    <a:prstGeom prst="rect">
                      <a:avLst/>
                    </a:prstGeom>
                  </pic:spPr>
                </pic:pic>
              </a:graphicData>
            </a:graphic>
          </wp:inline>
        </w:drawing>
      </w:r>
    </w:p>
    <w:p w14:paraId="34F2E366" w14:textId="57D26926" w:rsidR="00992D17" w:rsidRDefault="00C6327E" w:rsidP="0037357D">
      <w:pPr>
        <w:pStyle w:val="ListParagraph"/>
      </w:pPr>
      <w:r>
        <w:t>Homepage.php</w:t>
      </w:r>
    </w:p>
    <w:p w14:paraId="55658E4B" w14:textId="114708FD" w:rsidR="00C6327E" w:rsidRDefault="00C6327E" w:rsidP="00C6327E">
      <w:r w:rsidRPr="00C6327E">
        <w:rPr>
          <w:noProof/>
        </w:rPr>
        <w:lastRenderedPageBreak/>
        <w:drawing>
          <wp:inline distT="0" distB="0" distL="0" distR="0" wp14:anchorId="6D3099B1" wp14:editId="3270FEA4">
            <wp:extent cx="5943600" cy="3588385"/>
            <wp:effectExtent l="0" t="0" r="0" b="0"/>
            <wp:docPr id="972093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093391" name=""/>
                    <pic:cNvPicPr/>
                  </pic:nvPicPr>
                  <pic:blipFill>
                    <a:blip r:embed="rId20"/>
                    <a:stretch>
                      <a:fillRect/>
                    </a:stretch>
                  </pic:blipFill>
                  <pic:spPr>
                    <a:xfrm>
                      <a:off x="0" y="0"/>
                      <a:ext cx="5943600" cy="3588385"/>
                    </a:xfrm>
                    <a:prstGeom prst="rect">
                      <a:avLst/>
                    </a:prstGeom>
                  </pic:spPr>
                </pic:pic>
              </a:graphicData>
            </a:graphic>
          </wp:inline>
        </w:drawing>
      </w:r>
    </w:p>
    <w:p w14:paraId="0A582D21" w14:textId="14B58E9E" w:rsidR="00C6327E" w:rsidRDefault="00C6327E" w:rsidP="00C6327E">
      <w:r w:rsidRPr="00C6327E">
        <w:rPr>
          <w:noProof/>
        </w:rPr>
        <w:drawing>
          <wp:inline distT="0" distB="0" distL="0" distR="0" wp14:anchorId="142D07D0" wp14:editId="26D0133D">
            <wp:extent cx="5943600" cy="3435985"/>
            <wp:effectExtent l="0" t="0" r="0" b="0"/>
            <wp:docPr id="706996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996317" name=""/>
                    <pic:cNvPicPr/>
                  </pic:nvPicPr>
                  <pic:blipFill>
                    <a:blip r:embed="rId21"/>
                    <a:stretch>
                      <a:fillRect/>
                    </a:stretch>
                  </pic:blipFill>
                  <pic:spPr>
                    <a:xfrm>
                      <a:off x="0" y="0"/>
                      <a:ext cx="5943600" cy="3435985"/>
                    </a:xfrm>
                    <a:prstGeom prst="rect">
                      <a:avLst/>
                    </a:prstGeom>
                  </pic:spPr>
                </pic:pic>
              </a:graphicData>
            </a:graphic>
          </wp:inline>
        </w:drawing>
      </w:r>
    </w:p>
    <w:p w14:paraId="75A63666" w14:textId="75E2D24D" w:rsidR="00C6327E" w:rsidRDefault="00C6327E" w:rsidP="00C6327E">
      <w:r w:rsidRPr="00C6327E">
        <w:rPr>
          <w:noProof/>
        </w:rPr>
        <w:lastRenderedPageBreak/>
        <w:drawing>
          <wp:inline distT="0" distB="0" distL="0" distR="0" wp14:anchorId="19AAC33E" wp14:editId="5446150C">
            <wp:extent cx="5943600" cy="3764280"/>
            <wp:effectExtent l="0" t="0" r="0" b="7620"/>
            <wp:docPr id="7299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3210" name=""/>
                    <pic:cNvPicPr/>
                  </pic:nvPicPr>
                  <pic:blipFill>
                    <a:blip r:embed="rId22"/>
                    <a:stretch>
                      <a:fillRect/>
                    </a:stretch>
                  </pic:blipFill>
                  <pic:spPr>
                    <a:xfrm>
                      <a:off x="0" y="0"/>
                      <a:ext cx="5943600" cy="3764280"/>
                    </a:xfrm>
                    <a:prstGeom prst="rect">
                      <a:avLst/>
                    </a:prstGeom>
                  </pic:spPr>
                </pic:pic>
              </a:graphicData>
            </a:graphic>
          </wp:inline>
        </w:drawing>
      </w:r>
    </w:p>
    <w:p w14:paraId="3277DFD6" w14:textId="1CD27B36" w:rsidR="00C6327E" w:rsidRDefault="00C6327E" w:rsidP="00C6327E">
      <w:r w:rsidRPr="00C6327E">
        <w:rPr>
          <w:noProof/>
        </w:rPr>
        <w:drawing>
          <wp:inline distT="0" distB="0" distL="0" distR="0" wp14:anchorId="51CD9478" wp14:editId="1F2B9C4B">
            <wp:extent cx="5943600" cy="3822700"/>
            <wp:effectExtent l="0" t="0" r="0" b="6350"/>
            <wp:docPr id="106658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8096" name=""/>
                    <pic:cNvPicPr/>
                  </pic:nvPicPr>
                  <pic:blipFill>
                    <a:blip r:embed="rId23"/>
                    <a:stretch>
                      <a:fillRect/>
                    </a:stretch>
                  </pic:blipFill>
                  <pic:spPr>
                    <a:xfrm>
                      <a:off x="0" y="0"/>
                      <a:ext cx="5943600" cy="3822700"/>
                    </a:xfrm>
                    <a:prstGeom prst="rect">
                      <a:avLst/>
                    </a:prstGeom>
                  </pic:spPr>
                </pic:pic>
              </a:graphicData>
            </a:graphic>
          </wp:inline>
        </w:drawing>
      </w:r>
    </w:p>
    <w:p w14:paraId="12065E4F" w14:textId="6CA62BE7" w:rsidR="00C6327E" w:rsidRDefault="00C6327E" w:rsidP="00C6327E">
      <w:r w:rsidRPr="00C6327E">
        <w:rPr>
          <w:noProof/>
        </w:rPr>
        <w:lastRenderedPageBreak/>
        <w:drawing>
          <wp:inline distT="0" distB="0" distL="0" distR="0" wp14:anchorId="3DEF36D4" wp14:editId="13DF31EF">
            <wp:extent cx="5943600" cy="3021330"/>
            <wp:effectExtent l="0" t="0" r="0" b="7620"/>
            <wp:docPr id="1972668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68693" name=""/>
                    <pic:cNvPicPr/>
                  </pic:nvPicPr>
                  <pic:blipFill>
                    <a:blip r:embed="rId24"/>
                    <a:stretch>
                      <a:fillRect/>
                    </a:stretch>
                  </pic:blipFill>
                  <pic:spPr>
                    <a:xfrm>
                      <a:off x="0" y="0"/>
                      <a:ext cx="5943600" cy="3021330"/>
                    </a:xfrm>
                    <a:prstGeom prst="rect">
                      <a:avLst/>
                    </a:prstGeom>
                  </pic:spPr>
                </pic:pic>
              </a:graphicData>
            </a:graphic>
          </wp:inline>
        </w:drawing>
      </w:r>
    </w:p>
    <w:p w14:paraId="22DCC491" w14:textId="4B155BD7" w:rsidR="00C6327E" w:rsidRDefault="00C6327E" w:rsidP="00C6327E">
      <w:r w:rsidRPr="00C6327E">
        <w:rPr>
          <w:noProof/>
        </w:rPr>
        <w:drawing>
          <wp:inline distT="0" distB="0" distL="0" distR="0" wp14:anchorId="0D71193B" wp14:editId="18A041AF">
            <wp:extent cx="5943600" cy="3587115"/>
            <wp:effectExtent l="0" t="0" r="0" b="0"/>
            <wp:docPr id="1424719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19184" name=""/>
                    <pic:cNvPicPr/>
                  </pic:nvPicPr>
                  <pic:blipFill>
                    <a:blip r:embed="rId25"/>
                    <a:stretch>
                      <a:fillRect/>
                    </a:stretch>
                  </pic:blipFill>
                  <pic:spPr>
                    <a:xfrm>
                      <a:off x="0" y="0"/>
                      <a:ext cx="5943600" cy="3587115"/>
                    </a:xfrm>
                    <a:prstGeom prst="rect">
                      <a:avLst/>
                    </a:prstGeom>
                  </pic:spPr>
                </pic:pic>
              </a:graphicData>
            </a:graphic>
          </wp:inline>
        </w:drawing>
      </w:r>
    </w:p>
    <w:p w14:paraId="6513FC2D" w14:textId="0DBFC53B" w:rsidR="00C6327E" w:rsidRDefault="00C6327E" w:rsidP="00C6327E">
      <w:r w:rsidRPr="00C6327E">
        <w:rPr>
          <w:noProof/>
        </w:rPr>
        <w:drawing>
          <wp:inline distT="0" distB="0" distL="0" distR="0" wp14:anchorId="10FE1146" wp14:editId="1C0914C3">
            <wp:extent cx="5943600" cy="683895"/>
            <wp:effectExtent l="0" t="0" r="0" b="1905"/>
            <wp:docPr id="57712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123875" name=""/>
                    <pic:cNvPicPr/>
                  </pic:nvPicPr>
                  <pic:blipFill>
                    <a:blip r:embed="rId26"/>
                    <a:stretch>
                      <a:fillRect/>
                    </a:stretch>
                  </pic:blipFill>
                  <pic:spPr>
                    <a:xfrm>
                      <a:off x="0" y="0"/>
                      <a:ext cx="5943600" cy="683895"/>
                    </a:xfrm>
                    <a:prstGeom prst="rect">
                      <a:avLst/>
                    </a:prstGeom>
                  </pic:spPr>
                </pic:pic>
              </a:graphicData>
            </a:graphic>
          </wp:inline>
        </w:drawing>
      </w:r>
    </w:p>
    <w:p w14:paraId="56209B02" w14:textId="60FF6A5D" w:rsidR="00C6327E" w:rsidRDefault="00C6327E" w:rsidP="0037357D">
      <w:pPr>
        <w:pStyle w:val="ListParagraph"/>
      </w:pPr>
      <w:r>
        <w:t>Kết quả khi nhập đúng</w:t>
      </w:r>
    </w:p>
    <w:p w14:paraId="4281313F" w14:textId="57EC9119" w:rsidR="00C6327E" w:rsidRDefault="00C6327E" w:rsidP="00C6327E">
      <w:r w:rsidRPr="00C6327E">
        <w:rPr>
          <w:noProof/>
        </w:rPr>
        <w:lastRenderedPageBreak/>
        <w:drawing>
          <wp:inline distT="0" distB="0" distL="0" distR="0" wp14:anchorId="2987555C" wp14:editId="5BA2D737">
            <wp:extent cx="5943600" cy="3166745"/>
            <wp:effectExtent l="0" t="0" r="0" b="0"/>
            <wp:docPr id="1915483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483026" name=""/>
                    <pic:cNvPicPr/>
                  </pic:nvPicPr>
                  <pic:blipFill>
                    <a:blip r:embed="rId27"/>
                    <a:stretch>
                      <a:fillRect/>
                    </a:stretch>
                  </pic:blipFill>
                  <pic:spPr>
                    <a:xfrm>
                      <a:off x="0" y="0"/>
                      <a:ext cx="5943600" cy="3166745"/>
                    </a:xfrm>
                    <a:prstGeom prst="rect">
                      <a:avLst/>
                    </a:prstGeom>
                  </pic:spPr>
                </pic:pic>
              </a:graphicData>
            </a:graphic>
          </wp:inline>
        </w:drawing>
      </w:r>
    </w:p>
    <w:p w14:paraId="6F3AFF52" w14:textId="77777777" w:rsidR="003E1F33" w:rsidRDefault="003E1F33" w:rsidP="00C6327E"/>
    <w:p w14:paraId="4C485B57" w14:textId="6F2B6EFC" w:rsidR="003E1F33" w:rsidRPr="003E1F33" w:rsidRDefault="003E1F33" w:rsidP="0037357D">
      <w:pPr>
        <w:pStyle w:val="ListParagraph"/>
        <w:numPr>
          <w:ilvl w:val="0"/>
          <w:numId w:val="7"/>
        </w:numPr>
      </w:pPr>
      <w:r w:rsidRPr="003E1F33">
        <w:t>Upload tập tin</w:t>
      </w:r>
    </w:p>
    <w:p w14:paraId="65CFE5EF" w14:textId="144C4038" w:rsidR="00C6327E" w:rsidRDefault="00C6327E" w:rsidP="0037357D">
      <w:pPr>
        <w:pStyle w:val="ListParagraph"/>
      </w:pPr>
      <w:r w:rsidRPr="00C6327E">
        <w:t>Upload-img.php</w:t>
      </w:r>
    </w:p>
    <w:p w14:paraId="56709AFD" w14:textId="4C5BD294" w:rsidR="00C6327E" w:rsidRDefault="003E1F33" w:rsidP="00C6327E">
      <w:r w:rsidRPr="003E1F33">
        <w:rPr>
          <w:noProof/>
        </w:rPr>
        <w:drawing>
          <wp:inline distT="0" distB="0" distL="0" distR="0" wp14:anchorId="79AA5892" wp14:editId="29985B42">
            <wp:extent cx="5943600" cy="2292985"/>
            <wp:effectExtent l="0" t="0" r="0" b="0"/>
            <wp:docPr id="2065800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800586" name=""/>
                    <pic:cNvPicPr/>
                  </pic:nvPicPr>
                  <pic:blipFill>
                    <a:blip r:embed="rId28"/>
                    <a:stretch>
                      <a:fillRect/>
                    </a:stretch>
                  </pic:blipFill>
                  <pic:spPr>
                    <a:xfrm>
                      <a:off x="0" y="0"/>
                      <a:ext cx="5943600" cy="2292985"/>
                    </a:xfrm>
                    <a:prstGeom prst="rect">
                      <a:avLst/>
                    </a:prstGeom>
                  </pic:spPr>
                </pic:pic>
              </a:graphicData>
            </a:graphic>
          </wp:inline>
        </w:drawing>
      </w:r>
    </w:p>
    <w:p w14:paraId="5208BE67" w14:textId="42E8FDF9" w:rsidR="00EE4C06" w:rsidRDefault="003E1F33" w:rsidP="00C6327E">
      <w:r w:rsidRPr="003E1F33">
        <w:rPr>
          <w:noProof/>
        </w:rPr>
        <w:drawing>
          <wp:inline distT="0" distB="0" distL="0" distR="0" wp14:anchorId="7F640F2C" wp14:editId="2A2F5275">
            <wp:extent cx="5943600" cy="1314450"/>
            <wp:effectExtent l="0" t="0" r="0" b="0"/>
            <wp:docPr id="548611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611742" name=""/>
                    <pic:cNvPicPr/>
                  </pic:nvPicPr>
                  <pic:blipFill>
                    <a:blip r:embed="rId29"/>
                    <a:stretch>
                      <a:fillRect/>
                    </a:stretch>
                  </pic:blipFill>
                  <pic:spPr>
                    <a:xfrm>
                      <a:off x="0" y="0"/>
                      <a:ext cx="5943600" cy="1314450"/>
                    </a:xfrm>
                    <a:prstGeom prst="rect">
                      <a:avLst/>
                    </a:prstGeom>
                  </pic:spPr>
                </pic:pic>
              </a:graphicData>
            </a:graphic>
          </wp:inline>
        </w:drawing>
      </w:r>
    </w:p>
    <w:p w14:paraId="08A5AFF7" w14:textId="5B8B5CD6" w:rsidR="00C6327E" w:rsidRDefault="00C6327E" w:rsidP="0037357D">
      <w:pPr>
        <w:pStyle w:val="ListParagraph"/>
      </w:pPr>
      <w:r w:rsidRPr="00C6327E">
        <w:t>upload.php</w:t>
      </w:r>
    </w:p>
    <w:p w14:paraId="2939E3ED" w14:textId="5CFB6F50" w:rsidR="00C6327E" w:rsidRDefault="003E1F33" w:rsidP="00C6327E">
      <w:r w:rsidRPr="003E1F33">
        <w:rPr>
          <w:noProof/>
        </w:rPr>
        <w:lastRenderedPageBreak/>
        <w:drawing>
          <wp:inline distT="0" distB="0" distL="0" distR="0" wp14:anchorId="34EA3C1C" wp14:editId="2BFDE620">
            <wp:extent cx="5943600" cy="5626100"/>
            <wp:effectExtent l="0" t="0" r="0" b="0"/>
            <wp:docPr id="1878136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36766" name=""/>
                    <pic:cNvPicPr/>
                  </pic:nvPicPr>
                  <pic:blipFill>
                    <a:blip r:embed="rId30"/>
                    <a:stretch>
                      <a:fillRect/>
                    </a:stretch>
                  </pic:blipFill>
                  <pic:spPr>
                    <a:xfrm>
                      <a:off x="0" y="0"/>
                      <a:ext cx="5943600" cy="5626100"/>
                    </a:xfrm>
                    <a:prstGeom prst="rect">
                      <a:avLst/>
                    </a:prstGeom>
                  </pic:spPr>
                </pic:pic>
              </a:graphicData>
            </a:graphic>
          </wp:inline>
        </w:drawing>
      </w:r>
    </w:p>
    <w:p w14:paraId="2B584267" w14:textId="17FABD05" w:rsidR="00EE4C06" w:rsidRDefault="00EE4C06" w:rsidP="00C6327E">
      <w:r w:rsidRPr="00EE4C06">
        <w:rPr>
          <w:noProof/>
        </w:rPr>
        <w:lastRenderedPageBreak/>
        <w:drawing>
          <wp:inline distT="0" distB="0" distL="0" distR="0" wp14:anchorId="093214A7" wp14:editId="1AC291FC">
            <wp:extent cx="5943600" cy="3011170"/>
            <wp:effectExtent l="0" t="0" r="0" b="0"/>
            <wp:docPr id="1626050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50331" name=""/>
                    <pic:cNvPicPr/>
                  </pic:nvPicPr>
                  <pic:blipFill>
                    <a:blip r:embed="rId31"/>
                    <a:stretch>
                      <a:fillRect/>
                    </a:stretch>
                  </pic:blipFill>
                  <pic:spPr>
                    <a:xfrm>
                      <a:off x="0" y="0"/>
                      <a:ext cx="5943600" cy="3011170"/>
                    </a:xfrm>
                    <a:prstGeom prst="rect">
                      <a:avLst/>
                    </a:prstGeom>
                  </pic:spPr>
                </pic:pic>
              </a:graphicData>
            </a:graphic>
          </wp:inline>
        </w:drawing>
      </w:r>
    </w:p>
    <w:p w14:paraId="03DD4256" w14:textId="01C6D959" w:rsidR="003E1F33" w:rsidRDefault="003E1F33" w:rsidP="00C6327E">
      <w:r>
        <w:t>Kết quả</w:t>
      </w:r>
      <w:r w:rsidR="00590CE1">
        <w:t xml:space="preserve"> test 1 (file đúng quy định)</w:t>
      </w:r>
      <w:r>
        <w:t>:</w:t>
      </w:r>
    </w:p>
    <w:p w14:paraId="0279BEBA" w14:textId="400D679F" w:rsidR="003E1F33" w:rsidRDefault="00D4022D" w:rsidP="00C6327E">
      <w:r>
        <w:t>Upload file Nhungnguyen.jpg</w:t>
      </w:r>
    </w:p>
    <w:p w14:paraId="738D0868" w14:textId="1FED59C7" w:rsidR="00D4022D" w:rsidRDefault="00D4022D" w:rsidP="00C6327E">
      <w:r w:rsidRPr="00D4022D">
        <w:rPr>
          <w:noProof/>
        </w:rPr>
        <w:drawing>
          <wp:inline distT="0" distB="0" distL="0" distR="0" wp14:anchorId="6F99E255" wp14:editId="64454907">
            <wp:extent cx="5943600" cy="3483610"/>
            <wp:effectExtent l="0" t="0" r="0" b="2540"/>
            <wp:docPr id="198131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31738" name=""/>
                    <pic:cNvPicPr/>
                  </pic:nvPicPr>
                  <pic:blipFill>
                    <a:blip r:embed="rId32"/>
                    <a:stretch>
                      <a:fillRect/>
                    </a:stretch>
                  </pic:blipFill>
                  <pic:spPr>
                    <a:xfrm>
                      <a:off x="0" y="0"/>
                      <a:ext cx="5943600" cy="3483610"/>
                    </a:xfrm>
                    <a:prstGeom prst="rect">
                      <a:avLst/>
                    </a:prstGeom>
                  </pic:spPr>
                </pic:pic>
              </a:graphicData>
            </a:graphic>
          </wp:inline>
        </w:drawing>
      </w:r>
    </w:p>
    <w:p w14:paraId="57C83E13" w14:textId="297D4523" w:rsidR="00D4022D" w:rsidRDefault="00D4022D" w:rsidP="00C6327E">
      <w:r w:rsidRPr="00D4022D">
        <w:rPr>
          <w:noProof/>
        </w:rPr>
        <w:lastRenderedPageBreak/>
        <w:drawing>
          <wp:inline distT="0" distB="0" distL="0" distR="0" wp14:anchorId="45D224E9" wp14:editId="1B308158">
            <wp:extent cx="5943600" cy="1419860"/>
            <wp:effectExtent l="0" t="0" r="0" b="8890"/>
            <wp:docPr id="1159054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54263" name=""/>
                    <pic:cNvPicPr/>
                  </pic:nvPicPr>
                  <pic:blipFill>
                    <a:blip r:embed="rId33"/>
                    <a:stretch>
                      <a:fillRect/>
                    </a:stretch>
                  </pic:blipFill>
                  <pic:spPr>
                    <a:xfrm>
                      <a:off x="0" y="0"/>
                      <a:ext cx="5943600" cy="1419860"/>
                    </a:xfrm>
                    <a:prstGeom prst="rect">
                      <a:avLst/>
                    </a:prstGeom>
                  </pic:spPr>
                </pic:pic>
              </a:graphicData>
            </a:graphic>
          </wp:inline>
        </w:drawing>
      </w:r>
    </w:p>
    <w:p w14:paraId="347AF0B7" w14:textId="35112490" w:rsidR="00D4022D" w:rsidRDefault="00590CE1" w:rsidP="00C6327E">
      <w:r w:rsidRPr="00590CE1">
        <w:rPr>
          <w:noProof/>
        </w:rPr>
        <w:drawing>
          <wp:inline distT="0" distB="0" distL="0" distR="0" wp14:anchorId="6DB47124" wp14:editId="2B2E138D">
            <wp:extent cx="5943600" cy="1422400"/>
            <wp:effectExtent l="0" t="0" r="0" b="6350"/>
            <wp:docPr id="876455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55302" name=""/>
                    <pic:cNvPicPr/>
                  </pic:nvPicPr>
                  <pic:blipFill>
                    <a:blip r:embed="rId34"/>
                    <a:stretch>
                      <a:fillRect/>
                    </a:stretch>
                  </pic:blipFill>
                  <pic:spPr>
                    <a:xfrm>
                      <a:off x="0" y="0"/>
                      <a:ext cx="5943600" cy="1422400"/>
                    </a:xfrm>
                    <a:prstGeom prst="rect">
                      <a:avLst/>
                    </a:prstGeom>
                  </pic:spPr>
                </pic:pic>
              </a:graphicData>
            </a:graphic>
          </wp:inline>
        </w:drawing>
      </w:r>
    </w:p>
    <w:p w14:paraId="19E8D0F8" w14:textId="09D56878" w:rsidR="00590CE1" w:rsidRDefault="00590CE1" w:rsidP="00C6327E">
      <w:r w:rsidRPr="00590CE1">
        <w:rPr>
          <w:noProof/>
        </w:rPr>
        <w:drawing>
          <wp:inline distT="0" distB="0" distL="0" distR="0" wp14:anchorId="5B15774B" wp14:editId="618E5ED2">
            <wp:extent cx="2514951" cy="885949"/>
            <wp:effectExtent l="0" t="0" r="0" b="9525"/>
            <wp:docPr id="512348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48318" name=""/>
                    <pic:cNvPicPr/>
                  </pic:nvPicPr>
                  <pic:blipFill>
                    <a:blip r:embed="rId35"/>
                    <a:stretch>
                      <a:fillRect/>
                    </a:stretch>
                  </pic:blipFill>
                  <pic:spPr>
                    <a:xfrm>
                      <a:off x="0" y="0"/>
                      <a:ext cx="2514951" cy="885949"/>
                    </a:xfrm>
                    <a:prstGeom prst="rect">
                      <a:avLst/>
                    </a:prstGeom>
                  </pic:spPr>
                </pic:pic>
              </a:graphicData>
            </a:graphic>
          </wp:inline>
        </w:drawing>
      </w:r>
    </w:p>
    <w:p w14:paraId="72A25F3F" w14:textId="77777777" w:rsidR="004B274C" w:rsidRDefault="004B274C" w:rsidP="00C6327E"/>
    <w:p w14:paraId="68598F8F" w14:textId="38044B75" w:rsidR="00590CE1" w:rsidRDefault="00590CE1" w:rsidP="00C6327E">
      <w:r>
        <w:t>Kết quả test 2 (file lớn):</w:t>
      </w:r>
    </w:p>
    <w:p w14:paraId="71B61879" w14:textId="529B384C" w:rsidR="004B274C" w:rsidRDefault="004B274C" w:rsidP="004B274C">
      <w:r>
        <w:t>Upload file LingLingKwong.jpeg</w:t>
      </w:r>
    </w:p>
    <w:p w14:paraId="5942C616" w14:textId="77777777" w:rsidR="004B274C" w:rsidRDefault="004B274C" w:rsidP="00C6327E"/>
    <w:p w14:paraId="79B67E9C" w14:textId="3C1501A0" w:rsidR="00590CE1" w:rsidRDefault="00590CE1" w:rsidP="00C6327E">
      <w:r w:rsidRPr="00590CE1">
        <w:rPr>
          <w:noProof/>
        </w:rPr>
        <w:lastRenderedPageBreak/>
        <w:drawing>
          <wp:inline distT="0" distB="0" distL="0" distR="0" wp14:anchorId="0CEC1C36" wp14:editId="703648BC">
            <wp:extent cx="5943600" cy="3467735"/>
            <wp:effectExtent l="0" t="0" r="0" b="0"/>
            <wp:docPr id="1560921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256" name=""/>
                    <pic:cNvPicPr/>
                  </pic:nvPicPr>
                  <pic:blipFill>
                    <a:blip r:embed="rId36"/>
                    <a:stretch>
                      <a:fillRect/>
                    </a:stretch>
                  </pic:blipFill>
                  <pic:spPr>
                    <a:xfrm>
                      <a:off x="0" y="0"/>
                      <a:ext cx="5943600" cy="3467735"/>
                    </a:xfrm>
                    <a:prstGeom prst="rect">
                      <a:avLst/>
                    </a:prstGeom>
                  </pic:spPr>
                </pic:pic>
              </a:graphicData>
            </a:graphic>
          </wp:inline>
        </w:drawing>
      </w:r>
    </w:p>
    <w:p w14:paraId="7B8322E5" w14:textId="41E5121A" w:rsidR="00590CE1" w:rsidRDefault="00590CE1" w:rsidP="00C6327E">
      <w:r w:rsidRPr="00590CE1">
        <w:rPr>
          <w:noProof/>
        </w:rPr>
        <w:drawing>
          <wp:inline distT="0" distB="0" distL="0" distR="0" wp14:anchorId="0BF44372" wp14:editId="1DCB06E3">
            <wp:extent cx="5943600" cy="1331595"/>
            <wp:effectExtent l="0" t="0" r="0" b="1905"/>
            <wp:docPr id="1779802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02091" name=""/>
                    <pic:cNvPicPr/>
                  </pic:nvPicPr>
                  <pic:blipFill>
                    <a:blip r:embed="rId37"/>
                    <a:stretch>
                      <a:fillRect/>
                    </a:stretch>
                  </pic:blipFill>
                  <pic:spPr>
                    <a:xfrm>
                      <a:off x="0" y="0"/>
                      <a:ext cx="5943600" cy="1331595"/>
                    </a:xfrm>
                    <a:prstGeom prst="rect">
                      <a:avLst/>
                    </a:prstGeom>
                  </pic:spPr>
                </pic:pic>
              </a:graphicData>
            </a:graphic>
          </wp:inline>
        </w:drawing>
      </w:r>
    </w:p>
    <w:p w14:paraId="2E510765" w14:textId="118BD653" w:rsidR="00590CE1" w:rsidRDefault="00590CE1" w:rsidP="00C6327E">
      <w:r w:rsidRPr="00590CE1">
        <w:rPr>
          <w:noProof/>
        </w:rPr>
        <w:drawing>
          <wp:inline distT="0" distB="0" distL="0" distR="0" wp14:anchorId="3CA9DBC9" wp14:editId="7599B05A">
            <wp:extent cx="5943600" cy="1255395"/>
            <wp:effectExtent l="0" t="0" r="0" b="1905"/>
            <wp:docPr id="95153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536570" name=""/>
                    <pic:cNvPicPr/>
                  </pic:nvPicPr>
                  <pic:blipFill>
                    <a:blip r:embed="rId38"/>
                    <a:stretch>
                      <a:fillRect/>
                    </a:stretch>
                  </pic:blipFill>
                  <pic:spPr>
                    <a:xfrm>
                      <a:off x="0" y="0"/>
                      <a:ext cx="5943600" cy="1255395"/>
                    </a:xfrm>
                    <a:prstGeom prst="rect">
                      <a:avLst/>
                    </a:prstGeom>
                  </pic:spPr>
                </pic:pic>
              </a:graphicData>
            </a:graphic>
          </wp:inline>
        </w:drawing>
      </w:r>
    </w:p>
    <w:p w14:paraId="09C00A4D" w14:textId="77777777" w:rsidR="004B274C" w:rsidRDefault="004B274C" w:rsidP="00C6327E"/>
    <w:p w14:paraId="0FFEFA2E" w14:textId="3B6C0F5F" w:rsidR="00590CE1" w:rsidRDefault="00590CE1" w:rsidP="00C6327E">
      <w:r>
        <w:t>Kết quả test 3 (file khác định dạng cho phép):</w:t>
      </w:r>
    </w:p>
    <w:p w14:paraId="03D310EE" w14:textId="5BBADED7" w:rsidR="004B274C" w:rsidRDefault="004B274C" w:rsidP="004B274C">
      <w:r>
        <w:t>Upload file ISTQB (Cơ bản).pdf</w:t>
      </w:r>
    </w:p>
    <w:p w14:paraId="4AE30F69" w14:textId="77777777" w:rsidR="004B274C" w:rsidRDefault="004B274C" w:rsidP="00C6327E"/>
    <w:p w14:paraId="7B39AEAF" w14:textId="2556845A" w:rsidR="00590CE1" w:rsidRDefault="004B274C" w:rsidP="00C6327E">
      <w:r w:rsidRPr="004B274C">
        <w:rPr>
          <w:noProof/>
        </w:rPr>
        <w:lastRenderedPageBreak/>
        <w:drawing>
          <wp:inline distT="0" distB="0" distL="0" distR="0" wp14:anchorId="03204332" wp14:editId="649E8039">
            <wp:extent cx="5943600" cy="3745230"/>
            <wp:effectExtent l="0" t="0" r="0" b="7620"/>
            <wp:docPr id="1566673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73559" name=""/>
                    <pic:cNvPicPr/>
                  </pic:nvPicPr>
                  <pic:blipFill>
                    <a:blip r:embed="rId39"/>
                    <a:stretch>
                      <a:fillRect/>
                    </a:stretch>
                  </pic:blipFill>
                  <pic:spPr>
                    <a:xfrm>
                      <a:off x="0" y="0"/>
                      <a:ext cx="5943600" cy="3745230"/>
                    </a:xfrm>
                    <a:prstGeom prst="rect">
                      <a:avLst/>
                    </a:prstGeom>
                  </pic:spPr>
                </pic:pic>
              </a:graphicData>
            </a:graphic>
          </wp:inline>
        </w:drawing>
      </w:r>
    </w:p>
    <w:p w14:paraId="25B14983" w14:textId="48C853D4" w:rsidR="004B274C" w:rsidRDefault="004B274C" w:rsidP="00C6327E">
      <w:r w:rsidRPr="004B274C">
        <w:rPr>
          <w:noProof/>
        </w:rPr>
        <w:drawing>
          <wp:inline distT="0" distB="0" distL="0" distR="0" wp14:anchorId="4844D19E" wp14:editId="42E4FD10">
            <wp:extent cx="5943600" cy="895350"/>
            <wp:effectExtent l="0" t="0" r="0" b="0"/>
            <wp:docPr id="150917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73405" name=""/>
                    <pic:cNvPicPr/>
                  </pic:nvPicPr>
                  <pic:blipFill>
                    <a:blip r:embed="rId40"/>
                    <a:stretch>
                      <a:fillRect/>
                    </a:stretch>
                  </pic:blipFill>
                  <pic:spPr>
                    <a:xfrm>
                      <a:off x="0" y="0"/>
                      <a:ext cx="5943600" cy="895350"/>
                    </a:xfrm>
                    <a:prstGeom prst="rect">
                      <a:avLst/>
                    </a:prstGeom>
                  </pic:spPr>
                </pic:pic>
              </a:graphicData>
            </a:graphic>
          </wp:inline>
        </w:drawing>
      </w:r>
    </w:p>
    <w:p w14:paraId="59650B79" w14:textId="384F9DD4" w:rsidR="00590CE1" w:rsidRDefault="00590CE1" w:rsidP="00C6327E"/>
    <w:p w14:paraId="4EF9C5E0" w14:textId="77777777" w:rsidR="00590CE1" w:rsidRDefault="00590CE1" w:rsidP="00C6327E"/>
    <w:p w14:paraId="15A21B97" w14:textId="07E5C8B6" w:rsidR="00590CE1" w:rsidRDefault="00590CE1" w:rsidP="00C6327E">
      <w:r>
        <w:t>Kết quả test 4 (file đã tồn tại):</w:t>
      </w:r>
    </w:p>
    <w:p w14:paraId="4D7FF95D" w14:textId="09B4A9E9" w:rsidR="004B274C" w:rsidRDefault="004B274C" w:rsidP="00C6327E">
      <w:r>
        <w:t>Upload file Nhungnguyen.jpg</w:t>
      </w:r>
    </w:p>
    <w:p w14:paraId="07E51BF8" w14:textId="388C444F" w:rsidR="004B274C" w:rsidRDefault="004B274C" w:rsidP="00C6327E">
      <w:r w:rsidRPr="004B274C">
        <w:rPr>
          <w:noProof/>
        </w:rPr>
        <w:drawing>
          <wp:inline distT="0" distB="0" distL="0" distR="0" wp14:anchorId="78254EF5" wp14:editId="012E7BDC">
            <wp:extent cx="5943600" cy="1381760"/>
            <wp:effectExtent l="0" t="0" r="0" b="8890"/>
            <wp:docPr id="1090141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141556" name=""/>
                    <pic:cNvPicPr/>
                  </pic:nvPicPr>
                  <pic:blipFill>
                    <a:blip r:embed="rId41"/>
                    <a:stretch>
                      <a:fillRect/>
                    </a:stretch>
                  </pic:blipFill>
                  <pic:spPr>
                    <a:xfrm>
                      <a:off x="0" y="0"/>
                      <a:ext cx="5943600" cy="1381760"/>
                    </a:xfrm>
                    <a:prstGeom prst="rect">
                      <a:avLst/>
                    </a:prstGeom>
                  </pic:spPr>
                </pic:pic>
              </a:graphicData>
            </a:graphic>
          </wp:inline>
        </w:drawing>
      </w:r>
    </w:p>
    <w:p w14:paraId="43D05ED5" w14:textId="5F1D3C28" w:rsidR="004B274C" w:rsidRPr="00BC0D28" w:rsidRDefault="004B274C" w:rsidP="00C6327E">
      <w:r w:rsidRPr="004B274C">
        <w:rPr>
          <w:noProof/>
        </w:rPr>
        <w:lastRenderedPageBreak/>
        <w:drawing>
          <wp:inline distT="0" distB="0" distL="0" distR="0" wp14:anchorId="7F99A09F" wp14:editId="06E7D3A3">
            <wp:extent cx="5943600" cy="1243330"/>
            <wp:effectExtent l="0" t="0" r="0" b="0"/>
            <wp:docPr id="86402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02987" name=""/>
                    <pic:cNvPicPr/>
                  </pic:nvPicPr>
                  <pic:blipFill>
                    <a:blip r:embed="rId42"/>
                    <a:stretch>
                      <a:fillRect/>
                    </a:stretch>
                  </pic:blipFill>
                  <pic:spPr>
                    <a:xfrm>
                      <a:off x="0" y="0"/>
                      <a:ext cx="5943600" cy="1243330"/>
                    </a:xfrm>
                    <a:prstGeom prst="rect">
                      <a:avLst/>
                    </a:prstGeom>
                  </pic:spPr>
                </pic:pic>
              </a:graphicData>
            </a:graphic>
          </wp:inline>
        </w:drawing>
      </w:r>
    </w:p>
    <w:p w14:paraId="726A7F70" w14:textId="77777777" w:rsidR="003E1F33" w:rsidRDefault="003E1F33" w:rsidP="0037357D">
      <w:pPr>
        <w:pStyle w:val="ListParagraph"/>
        <w:numPr>
          <w:ilvl w:val="0"/>
          <w:numId w:val="7"/>
        </w:numPr>
      </w:pPr>
      <w:r w:rsidRPr="003E1F33">
        <w:t>Upload ảnh và lưu dữ liệu về ảnh trong CSDL</w:t>
      </w:r>
    </w:p>
    <w:p w14:paraId="08302793" w14:textId="227A903D" w:rsidR="004B274C" w:rsidRDefault="004B274C" w:rsidP="0037357D">
      <w:pPr>
        <w:pStyle w:val="ListParagraph"/>
      </w:pPr>
      <w:r w:rsidRPr="004B274C">
        <w:t>Upload-img.php (modified)</w:t>
      </w:r>
    </w:p>
    <w:p w14:paraId="78B4340A" w14:textId="592CD832" w:rsidR="004B274C" w:rsidRDefault="004B274C" w:rsidP="004B274C">
      <w:pPr>
        <w:rPr>
          <w:b/>
          <w:bCs/>
        </w:rPr>
      </w:pPr>
      <w:r w:rsidRPr="004B274C">
        <w:rPr>
          <w:b/>
          <w:bCs/>
          <w:noProof/>
        </w:rPr>
        <w:drawing>
          <wp:inline distT="0" distB="0" distL="0" distR="0" wp14:anchorId="286EE07D" wp14:editId="0642C15A">
            <wp:extent cx="5943600" cy="2103755"/>
            <wp:effectExtent l="0" t="0" r="0" b="0"/>
            <wp:docPr id="1649726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6810" name=""/>
                    <pic:cNvPicPr/>
                  </pic:nvPicPr>
                  <pic:blipFill>
                    <a:blip r:embed="rId43"/>
                    <a:stretch>
                      <a:fillRect/>
                    </a:stretch>
                  </pic:blipFill>
                  <pic:spPr>
                    <a:xfrm>
                      <a:off x="0" y="0"/>
                      <a:ext cx="5943600" cy="2103755"/>
                    </a:xfrm>
                    <a:prstGeom prst="rect">
                      <a:avLst/>
                    </a:prstGeom>
                  </pic:spPr>
                </pic:pic>
              </a:graphicData>
            </a:graphic>
          </wp:inline>
        </w:drawing>
      </w:r>
    </w:p>
    <w:p w14:paraId="30EACE79" w14:textId="3B2EB759" w:rsidR="004B274C" w:rsidRDefault="00E23090" w:rsidP="004B274C">
      <w:r>
        <w:t>Tạo cột mới trong bảng customer</w:t>
      </w:r>
    </w:p>
    <w:p w14:paraId="5B25B03D" w14:textId="4FE6ED19" w:rsidR="00E23090" w:rsidRDefault="00E23090" w:rsidP="004B274C">
      <w:r w:rsidRPr="00E23090">
        <w:rPr>
          <w:noProof/>
        </w:rPr>
        <w:drawing>
          <wp:inline distT="0" distB="0" distL="0" distR="0" wp14:anchorId="4AA6925E" wp14:editId="734A08AC">
            <wp:extent cx="5877745" cy="1800476"/>
            <wp:effectExtent l="0" t="0" r="8890" b="9525"/>
            <wp:docPr id="164337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7272" name=""/>
                    <pic:cNvPicPr/>
                  </pic:nvPicPr>
                  <pic:blipFill>
                    <a:blip r:embed="rId44"/>
                    <a:stretch>
                      <a:fillRect/>
                    </a:stretch>
                  </pic:blipFill>
                  <pic:spPr>
                    <a:xfrm>
                      <a:off x="0" y="0"/>
                      <a:ext cx="5877745" cy="1800476"/>
                    </a:xfrm>
                    <a:prstGeom prst="rect">
                      <a:avLst/>
                    </a:prstGeom>
                  </pic:spPr>
                </pic:pic>
              </a:graphicData>
            </a:graphic>
          </wp:inline>
        </w:drawing>
      </w:r>
    </w:p>
    <w:p w14:paraId="768E742F" w14:textId="4FDCBCC3" w:rsidR="00E23090" w:rsidRDefault="00E23090" w:rsidP="004B274C">
      <w:r w:rsidRPr="00E23090">
        <w:rPr>
          <w:noProof/>
        </w:rPr>
        <w:lastRenderedPageBreak/>
        <w:drawing>
          <wp:inline distT="0" distB="0" distL="0" distR="0" wp14:anchorId="6242698B" wp14:editId="1C882966">
            <wp:extent cx="5943600" cy="2196465"/>
            <wp:effectExtent l="0" t="0" r="0" b="0"/>
            <wp:docPr id="2090304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304634" name=""/>
                    <pic:cNvPicPr/>
                  </pic:nvPicPr>
                  <pic:blipFill>
                    <a:blip r:embed="rId45"/>
                    <a:stretch>
                      <a:fillRect/>
                    </a:stretch>
                  </pic:blipFill>
                  <pic:spPr>
                    <a:xfrm>
                      <a:off x="0" y="0"/>
                      <a:ext cx="5943600" cy="2196465"/>
                    </a:xfrm>
                    <a:prstGeom prst="rect">
                      <a:avLst/>
                    </a:prstGeom>
                  </pic:spPr>
                </pic:pic>
              </a:graphicData>
            </a:graphic>
          </wp:inline>
        </w:drawing>
      </w:r>
    </w:p>
    <w:p w14:paraId="20C6E5BC" w14:textId="010F2B54" w:rsidR="00E23090" w:rsidRDefault="00E23090" w:rsidP="004B274C">
      <w:r>
        <w:t>upload-csdl.php</w:t>
      </w:r>
    </w:p>
    <w:p w14:paraId="21AD36E2" w14:textId="6D27F03F" w:rsidR="00E23090" w:rsidRDefault="00E23090" w:rsidP="004B274C">
      <w:r w:rsidRPr="00E23090">
        <w:rPr>
          <w:noProof/>
        </w:rPr>
        <w:lastRenderedPageBreak/>
        <w:drawing>
          <wp:inline distT="0" distB="0" distL="0" distR="0" wp14:anchorId="3038873D" wp14:editId="68297F50">
            <wp:extent cx="5943600" cy="5821680"/>
            <wp:effectExtent l="0" t="0" r="0" b="7620"/>
            <wp:docPr id="77651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1906" name=""/>
                    <pic:cNvPicPr/>
                  </pic:nvPicPr>
                  <pic:blipFill>
                    <a:blip r:embed="rId46"/>
                    <a:stretch>
                      <a:fillRect/>
                    </a:stretch>
                  </pic:blipFill>
                  <pic:spPr>
                    <a:xfrm>
                      <a:off x="0" y="0"/>
                      <a:ext cx="5943600" cy="5821680"/>
                    </a:xfrm>
                    <a:prstGeom prst="rect">
                      <a:avLst/>
                    </a:prstGeom>
                  </pic:spPr>
                </pic:pic>
              </a:graphicData>
            </a:graphic>
          </wp:inline>
        </w:drawing>
      </w:r>
    </w:p>
    <w:p w14:paraId="50D4F321" w14:textId="6015F0B0" w:rsidR="00E23090" w:rsidRDefault="00E23090" w:rsidP="004B274C">
      <w:r w:rsidRPr="00E23090">
        <w:rPr>
          <w:noProof/>
        </w:rPr>
        <w:lastRenderedPageBreak/>
        <w:drawing>
          <wp:inline distT="0" distB="0" distL="0" distR="0" wp14:anchorId="44BF70BF" wp14:editId="2A370843">
            <wp:extent cx="5943600" cy="3723005"/>
            <wp:effectExtent l="0" t="0" r="0" b="0"/>
            <wp:docPr id="612693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93945" name=""/>
                    <pic:cNvPicPr/>
                  </pic:nvPicPr>
                  <pic:blipFill>
                    <a:blip r:embed="rId47"/>
                    <a:stretch>
                      <a:fillRect/>
                    </a:stretch>
                  </pic:blipFill>
                  <pic:spPr>
                    <a:xfrm>
                      <a:off x="0" y="0"/>
                      <a:ext cx="5943600" cy="3723005"/>
                    </a:xfrm>
                    <a:prstGeom prst="rect">
                      <a:avLst/>
                    </a:prstGeom>
                  </pic:spPr>
                </pic:pic>
              </a:graphicData>
            </a:graphic>
          </wp:inline>
        </w:drawing>
      </w:r>
    </w:p>
    <w:p w14:paraId="15515E49" w14:textId="5DECC1AE" w:rsidR="00E23090" w:rsidRDefault="00E23090" w:rsidP="004B274C">
      <w:r w:rsidRPr="00E23090">
        <w:t>Homepage.php (modified với ảnh profile)</w:t>
      </w:r>
    </w:p>
    <w:p w14:paraId="7E4C3A0F" w14:textId="1FBB1DFA" w:rsidR="00307CE0" w:rsidRDefault="00307CE0" w:rsidP="004B274C">
      <w:r w:rsidRPr="00307CE0">
        <w:rPr>
          <w:noProof/>
        </w:rPr>
        <w:lastRenderedPageBreak/>
        <w:drawing>
          <wp:inline distT="0" distB="0" distL="0" distR="0" wp14:anchorId="6879C547" wp14:editId="7F397BE8">
            <wp:extent cx="5943600" cy="4507230"/>
            <wp:effectExtent l="0" t="0" r="0" b="7620"/>
            <wp:docPr id="312770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770497" name=""/>
                    <pic:cNvPicPr/>
                  </pic:nvPicPr>
                  <pic:blipFill>
                    <a:blip r:embed="rId48"/>
                    <a:stretch>
                      <a:fillRect/>
                    </a:stretch>
                  </pic:blipFill>
                  <pic:spPr>
                    <a:xfrm>
                      <a:off x="0" y="0"/>
                      <a:ext cx="5943600" cy="4507230"/>
                    </a:xfrm>
                    <a:prstGeom prst="rect">
                      <a:avLst/>
                    </a:prstGeom>
                  </pic:spPr>
                </pic:pic>
              </a:graphicData>
            </a:graphic>
          </wp:inline>
        </w:drawing>
      </w:r>
    </w:p>
    <w:p w14:paraId="0DBC5A37" w14:textId="0A1B7C4D" w:rsidR="00C87079" w:rsidRDefault="00C87079" w:rsidP="004B274C">
      <w:r>
        <w:t xml:space="preserve">Thêm code chỉnh sửa ảnh </w:t>
      </w:r>
      <w:r w:rsidR="00CD3CD1">
        <w:t>avatar</w:t>
      </w:r>
    </w:p>
    <w:p w14:paraId="086D4546" w14:textId="0C56B510" w:rsidR="00C87079" w:rsidRDefault="00CD3CD1" w:rsidP="004B274C">
      <w:r w:rsidRPr="00CD3CD1">
        <w:rPr>
          <w:noProof/>
        </w:rPr>
        <w:drawing>
          <wp:inline distT="0" distB="0" distL="0" distR="0" wp14:anchorId="76E47A5F" wp14:editId="36378E31">
            <wp:extent cx="2724530" cy="1676634"/>
            <wp:effectExtent l="0" t="0" r="0" b="0"/>
            <wp:docPr id="37781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1700" name=""/>
                    <pic:cNvPicPr/>
                  </pic:nvPicPr>
                  <pic:blipFill>
                    <a:blip r:embed="rId49"/>
                    <a:stretch>
                      <a:fillRect/>
                    </a:stretch>
                  </pic:blipFill>
                  <pic:spPr>
                    <a:xfrm>
                      <a:off x="0" y="0"/>
                      <a:ext cx="2724530" cy="1676634"/>
                    </a:xfrm>
                    <a:prstGeom prst="rect">
                      <a:avLst/>
                    </a:prstGeom>
                  </pic:spPr>
                </pic:pic>
              </a:graphicData>
            </a:graphic>
          </wp:inline>
        </w:drawing>
      </w:r>
    </w:p>
    <w:p w14:paraId="2AF27443" w14:textId="283730E8" w:rsidR="00307CE0" w:rsidRDefault="00307CE0" w:rsidP="004B274C">
      <w:r w:rsidRPr="00307CE0">
        <w:rPr>
          <w:noProof/>
        </w:rPr>
        <w:lastRenderedPageBreak/>
        <w:drawing>
          <wp:inline distT="0" distB="0" distL="0" distR="0" wp14:anchorId="685BFF5B" wp14:editId="56544F22">
            <wp:extent cx="5943600" cy="3649345"/>
            <wp:effectExtent l="0" t="0" r="0" b="8255"/>
            <wp:docPr id="1921318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18153" name=""/>
                    <pic:cNvPicPr/>
                  </pic:nvPicPr>
                  <pic:blipFill>
                    <a:blip r:embed="rId50"/>
                    <a:stretch>
                      <a:fillRect/>
                    </a:stretch>
                  </pic:blipFill>
                  <pic:spPr>
                    <a:xfrm>
                      <a:off x="0" y="0"/>
                      <a:ext cx="5943600" cy="3649345"/>
                    </a:xfrm>
                    <a:prstGeom prst="rect">
                      <a:avLst/>
                    </a:prstGeom>
                  </pic:spPr>
                </pic:pic>
              </a:graphicData>
            </a:graphic>
          </wp:inline>
        </w:drawing>
      </w:r>
    </w:p>
    <w:p w14:paraId="154BB4F9" w14:textId="7A18B78B" w:rsidR="00307CE0" w:rsidRDefault="00307CE0" w:rsidP="004B274C">
      <w:r w:rsidRPr="00307CE0">
        <w:rPr>
          <w:noProof/>
        </w:rPr>
        <w:drawing>
          <wp:inline distT="0" distB="0" distL="0" distR="0" wp14:anchorId="21464297" wp14:editId="6EC054F6">
            <wp:extent cx="5943600" cy="4215765"/>
            <wp:effectExtent l="0" t="0" r="0" b="0"/>
            <wp:docPr id="127943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431894" name=""/>
                    <pic:cNvPicPr/>
                  </pic:nvPicPr>
                  <pic:blipFill>
                    <a:blip r:embed="rId51"/>
                    <a:stretch>
                      <a:fillRect/>
                    </a:stretch>
                  </pic:blipFill>
                  <pic:spPr>
                    <a:xfrm>
                      <a:off x="0" y="0"/>
                      <a:ext cx="5943600" cy="4215765"/>
                    </a:xfrm>
                    <a:prstGeom prst="rect">
                      <a:avLst/>
                    </a:prstGeom>
                  </pic:spPr>
                </pic:pic>
              </a:graphicData>
            </a:graphic>
          </wp:inline>
        </w:drawing>
      </w:r>
    </w:p>
    <w:p w14:paraId="7F620ED2" w14:textId="61E8773F" w:rsidR="00307CE0" w:rsidRDefault="00307CE0" w:rsidP="004B274C">
      <w:r w:rsidRPr="00307CE0">
        <w:rPr>
          <w:noProof/>
        </w:rPr>
        <w:lastRenderedPageBreak/>
        <w:drawing>
          <wp:inline distT="0" distB="0" distL="0" distR="0" wp14:anchorId="2E339DA1" wp14:editId="4F1F993A">
            <wp:extent cx="5943600" cy="3830955"/>
            <wp:effectExtent l="0" t="0" r="0" b="0"/>
            <wp:docPr id="88503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35641" name=""/>
                    <pic:cNvPicPr/>
                  </pic:nvPicPr>
                  <pic:blipFill>
                    <a:blip r:embed="rId52"/>
                    <a:stretch>
                      <a:fillRect/>
                    </a:stretch>
                  </pic:blipFill>
                  <pic:spPr>
                    <a:xfrm>
                      <a:off x="0" y="0"/>
                      <a:ext cx="5943600" cy="3830955"/>
                    </a:xfrm>
                    <a:prstGeom prst="rect">
                      <a:avLst/>
                    </a:prstGeom>
                  </pic:spPr>
                </pic:pic>
              </a:graphicData>
            </a:graphic>
          </wp:inline>
        </w:drawing>
      </w:r>
    </w:p>
    <w:p w14:paraId="3D435656" w14:textId="153D14D3" w:rsidR="00307CE0" w:rsidRDefault="00307CE0" w:rsidP="004B274C">
      <w:r w:rsidRPr="00307CE0">
        <w:rPr>
          <w:noProof/>
        </w:rPr>
        <w:drawing>
          <wp:inline distT="0" distB="0" distL="0" distR="0" wp14:anchorId="6354A94F" wp14:editId="429C15AE">
            <wp:extent cx="5943600" cy="4140835"/>
            <wp:effectExtent l="0" t="0" r="0" b="0"/>
            <wp:docPr id="416340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40443" name=""/>
                    <pic:cNvPicPr/>
                  </pic:nvPicPr>
                  <pic:blipFill>
                    <a:blip r:embed="rId53"/>
                    <a:stretch>
                      <a:fillRect/>
                    </a:stretch>
                  </pic:blipFill>
                  <pic:spPr>
                    <a:xfrm>
                      <a:off x="0" y="0"/>
                      <a:ext cx="5943600" cy="4140835"/>
                    </a:xfrm>
                    <a:prstGeom prst="rect">
                      <a:avLst/>
                    </a:prstGeom>
                  </pic:spPr>
                </pic:pic>
              </a:graphicData>
            </a:graphic>
          </wp:inline>
        </w:drawing>
      </w:r>
    </w:p>
    <w:p w14:paraId="71A80351" w14:textId="790B992A" w:rsidR="00307CE0" w:rsidRDefault="00307CE0" w:rsidP="004B274C">
      <w:r w:rsidRPr="00307CE0">
        <w:rPr>
          <w:noProof/>
        </w:rPr>
        <w:lastRenderedPageBreak/>
        <w:drawing>
          <wp:inline distT="0" distB="0" distL="0" distR="0" wp14:anchorId="4CFFE45B" wp14:editId="0FE859E4">
            <wp:extent cx="2886478" cy="933580"/>
            <wp:effectExtent l="0" t="0" r="9525" b="0"/>
            <wp:docPr id="4324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626" name=""/>
                    <pic:cNvPicPr/>
                  </pic:nvPicPr>
                  <pic:blipFill>
                    <a:blip r:embed="rId54"/>
                    <a:stretch>
                      <a:fillRect/>
                    </a:stretch>
                  </pic:blipFill>
                  <pic:spPr>
                    <a:xfrm>
                      <a:off x="0" y="0"/>
                      <a:ext cx="2886478" cy="933580"/>
                    </a:xfrm>
                    <a:prstGeom prst="rect">
                      <a:avLst/>
                    </a:prstGeom>
                  </pic:spPr>
                </pic:pic>
              </a:graphicData>
            </a:graphic>
          </wp:inline>
        </w:drawing>
      </w:r>
    </w:p>
    <w:p w14:paraId="61918256" w14:textId="62163717" w:rsidR="00307CE0" w:rsidRDefault="00307CE0" w:rsidP="004B274C">
      <w:r>
        <w:t>Kết quả khi upload file Nhungnguyen.jpg</w:t>
      </w:r>
    </w:p>
    <w:p w14:paraId="4F2E9102" w14:textId="3B6F60D0" w:rsidR="00307CE0" w:rsidRDefault="00307CE0" w:rsidP="004B274C">
      <w:r w:rsidRPr="00307CE0">
        <w:rPr>
          <w:noProof/>
        </w:rPr>
        <w:drawing>
          <wp:inline distT="0" distB="0" distL="0" distR="0" wp14:anchorId="3AE1D7B1" wp14:editId="16DD257C">
            <wp:extent cx="5943600" cy="1330960"/>
            <wp:effectExtent l="0" t="0" r="0" b="2540"/>
            <wp:docPr id="176014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40253" name=""/>
                    <pic:cNvPicPr/>
                  </pic:nvPicPr>
                  <pic:blipFill>
                    <a:blip r:embed="rId55"/>
                    <a:stretch>
                      <a:fillRect/>
                    </a:stretch>
                  </pic:blipFill>
                  <pic:spPr>
                    <a:xfrm>
                      <a:off x="0" y="0"/>
                      <a:ext cx="5943600" cy="1330960"/>
                    </a:xfrm>
                    <a:prstGeom prst="rect">
                      <a:avLst/>
                    </a:prstGeom>
                  </pic:spPr>
                </pic:pic>
              </a:graphicData>
            </a:graphic>
          </wp:inline>
        </w:drawing>
      </w:r>
    </w:p>
    <w:p w14:paraId="442E54F8" w14:textId="75CCD036" w:rsidR="00307CE0" w:rsidRDefault="00C87079" w:rsidP="004B274C">
      <w:r w:rsidRPr="00C87079">
        <w:rPr>
          <w:noProof/>
        </w:rPr>
        <w:drawing>
          <wp:inline distT="0" distB="0" distL="0" distR="0" wp14:anchorId="4D5C9948" wp14:editId="133FADF1">
            <wp:extent cx="5943600" cy="1067435"/>
            <wp:effectExtent l="0" t="0" r="0" b="0"/>
            <wp:docPr id="130137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70241" name=""/>
                    <pic:cNvPicPr/>
                  </pic:nvPicPr>
                  <pic:blipFill>
                    <a:blip r:embed="rId56"/>
                    <a:stretch>
                      <a:fillRect/>
                    </a:stretch>
                  </pic:blipFill>
                  <pic:spPr>
                    <a:xfrm>
                      <a:off x="0" y="0"/>
                      <a:ext cx="5943600" cy="1067435"/>
                    </a:xfrm>
                    <a:prstGeom prst="rect">
                      <a:avLst/>
                    </a:prstGeom>
                  </pic:spPr>
                </pic:pic>
              </a:graphicData>
            </a:graphic>
          </wp:inline>
        </w:drawing>
      </w:r>
    </w:p>
    <w:p w14:paraId="6E8774B4" w14:textId="77E16FAD" w:rsidR="00C87079" w:rsidRDefault="00CD3CD1" w:rsidP="004B274C">
      <w:r w:rsidRPr="00CD3CD1">
        <w:rPr>
          <w:noProof/>
        </w:rPr>
        <w:drawing>
          <wp:inline distT="0" distB="0" distL="0" distR="0" wp14:anchorId="1E864A2B" wp14:editId="47B3C426">
            <wp:extent cx="5943600" cy="3000375"/>
            <wp:effectExtent l="0" t="0" r="0" b="9525"/>
            <wp:docPr id="470758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758692" name=""/>
                    <pic:cNvPicPr/>
                  </pic:nvPicPr>
                  <pic:blipFill>
                    <a:blip r:embed="rId57"/>
                    <a:stretch>
                      <a:fillRect/>
                    </a:stretch>
                  </pic:blipFill>
                  <pic:spPr>
                    <a:xfrm>
                      <a:off x="0" y="0"/>
                      <a:ext cx="5943600" cy="3000375"/>
                    </a:xfrm>
                    <a:prstGeom prst="rect">
                      <a:avLst/>
                    </a:prstGeom>
                  </pic:spPr>
                </pic:pic>
              </a:graphicData>
            </a:graphic>
          </wp:inline>
        </w:drawing>
      </w:r>
    </w:p>
    <w:p w14:paraId="40FEBCE4" w14:textId="362B960C" w:rsidR="00307CE0" w:rsidRDefault="00CD3CD1" w:rsidP="004B274C">
      <w:r>
        <w:t>Thông tin trong csdl</w:t>
      </w:r>
    </w:p>
    <w:p w14:paraId="3CF2FF56" w14:textId="722D5B3B" w:rsidR="00CD3CD1" w:rsidRDefault="00CD3CD1" w:rsidP="004B274C">
      <w:r w:rsidRPr="00CD3CD1">
        <w:rPr>
          <w:noProof/>
        </w:rPr>
        <w:drawing>
          <wp:inline distT="0" distB="0" distL="0" distR="0" wp14:anchorId="5111E7D6" wp14:editId="431D33C7">
            <wp:extent cx="5943600" cy="411480"/>
            <wp:effectExtent l="0" t="0" r="0" b="7620"/>
            <wp:docPr id="1457083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83699" name=""/>
                    <pic:cNvPicPr/>
                  </pic:nvPicPr>
                  <pic:blipFill>
                    <a:blip r:embed="rId58"/>
                    <a:stretch>
                      <a:fillRect/>
                    </a:stretch>
                  </pic:blipFill>
                  <pic:spPr>
                    <a:xfrm>
                      <a:off x="0" y="0"/>
                      <a:ext cx="5943600" cy="411480"/>
                    </a:xfrm>
                    <a:prstGeom prst="rect">
                      <a:avLst/>
                    </a:prstGeom>
                  </pic:spPr>
                </pic:pic>
              </a:graphicData>
            </a:graphic>
          </wp:inline>
        </w:drawing>
      </w:r>
    </w:p>
    <w:p w14:paraId="6E8E2AED" w14:textId="77777777" w:rsidR="00307CE0" w:rsidRPr="00E23090" w:rsidRDefault="00307CE0" w:rsidP="004B274C"/>
    <w:p w14:paraId="67357760" w14:textId="0C5CCB5C" w:rsidR="00CD3CD1" w:rsidRDefault="003E1F33" w:rsidP="0037357D">
      <w:pPr>
        <w:pStyle w:val="ListParagraph"/>
        <w:numPr>
          <w:ilvl w:val="0"/>
          <w:numId w:val="7"/>
        </w:numPr>
      </w:pPr>
      <w:r w:rsidRPr="003E1F33">
        <w:lastRenderedPageBreak/>
        <w:t>Upload file csv và đọc dữ liệu vào mảng</w:t>
      </w:r>
    </w:p>
    <w:p w14:paraId="74462174" w14:textId="1B34660A" w:rsidR="00CD3CD1" w:rsidRDefault="00CD3CD1" w:rsidP="00CD3CD1">
      <w:r>
        <w:t>read-csv.php</w:t>
      </w:r>
    </w:p>
    <w:p w14:paraId="0C896865" w14:textId="5221F040" w:rsidR="00CD3CD1" w:rsidRDefault="00CD3CD1" w:rsidP="00CD3CD1">
      <w:r w:rsidRPr="00CD3CD1">
        <w:rPr>
          <w:noProof/>
        </w:rPr>
        <w:drawing>
          <wp:inline distT="0" distB="0" distL="0" distR="0" wp14:anchorId="7B0AAA27" wp14:editId="632E9161">
            <wp:extent cx="5544324" cy="3362794"/>
            <wp:effectExtent l="0" t="0" r="0" b="9525"/>
            <wp:docPr id="1152384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84183" name=""/>
                    <pic:cNvPicPr/>
                  </pic:nvPicPr>
                  <pic:blipFill>
                    <a:blip r:embed="rId59"/>
                    <a:stretch>
                      <a:fillRect/>
                    </a:stretch>
                  </pic:blipFill>
                  <pic:spPr>
                    <a:xfrm>
                      <a:off x="0" y="0"/>
                      <a:ext cx="5544324" cy="3362794"/>
                    </a:xfrm>
                    <a:prstGeom prst="rect">
                      <a:avLst/>
                    </a:prstGeom>
                  </pic:spPr>
                </pic:pic>
              </a:graphicData>
            </a:graphic>
          </wp:inline>
        </w:drawing>
      </w:r>
    </w:p>
    <w:p w14:paraId="33120041" w14:textId="136A2F07" w:rsidR="00CD3CD1" w:rsidRDefault="007C599F" w:rsidP="00CD3CD1">
      <w:r>
        <w:t>Tạo file cus.csv</w:t>
      </w:r>
    </w:p>
    <w:p w14:paraId="2E3C5160" w14:textId="0C20FB7D" w:rsidR="007C599F" w:rsidRDefault="007C599F" w:rsidP="00CD3CD1">
      <w:r w:rsidRPr="007C599F">
        <w:rPr>
          <w:noProof/>
        </w:rPr>
        <w:lastRenderedPageBreak/>
        <w:drawing>
          <wp:inline distT="0" distB="0" distL="0" distR="0" wp14:anchorId="685C9AF6" wp14:editId="43B1C42E">
            <wp:extent cx="5363323" cy="5496692"/>
            <wp:effectExtent l="0" t="0" r="8890" b="8890"/>
            <wp:docPr id="232874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874634" name=""/>
                    <pic:cNvPicPr/>
                  </pic:nvPicPr>
                  <pic:blipFill>
                    <a:blip r:embed="rId60"/>
                    <a:stretch>
                      <a:fillRect/>
                    </a:stretch>
                  </pic:blipFill>
                  <pic:spPr>
                    <a:xfrm>
                      <a:off x="0" y="0"/>
                      <a:ext cx="5363323" cy="5496692"/>
                    </a:xfrm>
                    <a:prstGeom prst="rect">
                      <a:avLst/>
                    </a:prstGeom>
                  </pic:spPr>
                </pic:pic>
              </a:graphicData>
            </a:graphic>
          </wp:inline>
        </w:drawing>
      </w:r>
    </w:p>
    <w:p w14:paraId="00CE7121" w14:textId="23FE517D" w:rsidR="007C599F" w:rsidRDefault="007C599F" w:rsidP="00CD3CD1">
      <w:r>
        <w:t>Kết quả</w:t>
      </w:r>
    </w:p>
    <w:p w14:paraId="2E582560" w14:textId="0E4058A8" w:rsidR="003E1F33" w:rsidRPr="003E1F33" w:rsidRDefault="007C599F" w:rsidP="007C599F">
      <w:r w:rsidRPr="007C599F">
        <w:rPr>
          <w:noProof/>
        </w:rPr>
        <w:lastRenderedPageBreak/>
        <w:drawing>
          <wp:inline distT="0" distB="0" distL="0" distR="0" wp14:anchorId="03DD2F52" wp14:editId="576D08C5">
            <wp:extent cx="3777615" cy="8229600"/>
            <wp:effectExtent l="0" t="0" r="0" b="0"/>
            <wp:docPr id="1672650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650183" name=""/>
                    <pic:cNvPicPr/>
                  </pic:nvPicPr>
                  <pic:blipFill>
                    <a:blip r:embed="rId61"/>
                    <a:stretch>
                      <a:fillRect/>
                    </a:stretch>
                  </pic:blipFill>
                  <pic:spPr>
                    <a:xfrm>
                      <a:off x="0" y="0"/>
                      <a:ext cx="3777615" cy="8229600"/>
                    </a:xfrm>
                    <a:prstGeom prst="rect">
                      <a:avLst/>
                    </a:prstGeom>
                  </pic:spPr>
                </pic:pic>
              </a:graphicData>
            </a:graphic>
          </wp:inline>
        </w:drawing>
      </w:r>
    </w:p>
    <w:p w14:paraId="0247478E" w14:textId="1EC7F1CC" w:rsidR="007A6521" w:rsidRDefault="007A6521" w:rsidP="007A6521">
      <w:pPr>
        <w:pStyle w:val="Heading1"/>
      </w:pPr>
      <w:r w:rsidRPr="007A6521">
        <w:lastRenderedPageBreak/>
        <w:t>2. Trong vài trường hợp, hacker có thể sử dụng các kỹ thuật SQL Injection để hack hệ thống</w:t>
      </w:r>
      <w:r>
        <w:t xml:space="preserve"> </w:t>
      </w:r>
      <w:r w:rsidRPr="007A6521">
        <w:t>của bạn. Bạn hãy trình bày SQL Injection là gì và thử các ví dụ trình bày trong 1. Ứng dụng kỹ thuật đó vào trang đăng nhập mà bạn đã tạo, chụp lại các kết quả.</w:t>
      </w:r>
    </w:p>
    <w:p w14:paraId="7046AA4A" w14:textId="6469BCFD" w:rsidR="007C599F" w:rsidRDefault="007C599F" w:rsidP="007C599F">
      <w:r w:rsidRPr="007C599F">
        <w:rPr>
          <w:lang w:val="vi-VN"/>
        </w:rPr>
        <w:t>SQL injection là một kỹ thuật tiêm mã có thể phá hủy cơ sở dữ liệu của bạn</w:t>
      </w:r>
      <w:r>
        <w:t xml:space="preserve">, </w:t>
      </w:r>
      <w:r w:rsidRPr="007C599F">
        <w:rPr>
          <w:lang w:val="vi-VN"/>
        </w:rPr>
        <w:t>là một trong những kỹ thuật hack web phổ biến nhất.</w:t>
      </w:r>
      <w:r>
        <w:t xml:space="preserve"> Là </w:t>
      </w:r>
      <w:r w:rsidRPr="007C599F">
        <w:rPr>
          <w:lang w:val="vi-VN"/>
        </w:rPr>
        <w:t>việc đặt mã độc hại vào các câu lệnh SQL, thông qua đầu vào trang web.</w:t>
      </w:r>
      <w:r w:rsidR="007C0A5B">
        <w:rPr>
          <w:lang w:val="vi-VN"/>
        </w:rPr>
        <w:fldChar w:fldCharType="begin"/>
      </w:r>
      <w:r w:rsidR="007C0A5B">
        <w:rPr>
          <w:lang w:val="vi-VN"/>
        </w:rPr>
        <w:instrText xml:space="preserve"> ADDIN ZOTERO_ITEM CSL_CITATION {"citationID":"svc2pVN0","properties":{"formattedCitation":"[1]","plainCitation":"[1]","noteIndex":0},"citationItems":[{"id":62,"uris":["http://zotero.org/users/local/5GXSotLS/items/Z8UZQZKW"],"itemData":{"id":62,"type":"webpage","abstract":"W3Schools offers free online tutorials, references and exercises in all the major languages of the web. Covering popular subjects like HTML, CSS, JavaScript, Python, SQL, Java, and many, many more.","language":"en-US","title":"SQL Injection","URL":"https://www.w3schools.com/sql/sql_injection.asp","accessed":{"date-parts":[["2025",2,17]]}}}],"schema":"https://github.com/citation-style-language/schema/raw/master/csl-citation.json"} </w:instrText>
      </w:r>
      <w:r w:rsidR="007C0A5B">
        <w:rPr>
          <w:lang w:val="vi-VN"/>
        </w:rPr>
        <w:fldChar w:fldCharType="separate"/>
      </w:r>
      <w:r w:rsidR="00316B16" w:rsidRPr="00316B16">
        <w:rPr>
          <w:rFonts w:cs="Times New Roman"/>
        </w:rPr>
        <w:t>[1]</w:t>
      </w:r>
      <w:r w:rsidR="007C0A5B">
        <w:rPr>
          <w:lang w:val="vi-VN"/>
        </w:rPr>
        <w:fldChar w:fldCharType="end"/>
      </w:r>
    </w:p>
    <w:p w14:paraId="484CA07F" w14:textId="13876559" w:rsidR="004A4ADE" w:rsidRDefault="004A4ADE" w:rsidP="007C599F">
      <w:r>
        <w:t>Thử vào trang Login.php và Log.php</w:t>
      </w:r>
    </w:p>
    <w:p w14:paraId="389EA6C2" w14:textId="3E69A989" w:rsidR="004A4ADE" w:rsidRDefault="004A4ADE" w:rsidP="007C599F">
      <w:r>
        <w:t xml:space="preserve">Nhập vào username: </w:t>
      </w:r>
      <w:r w:rsidR="001D7D89" w:rsidRPr="001D7D89">
        <w:t>Nhung@gmail.com' OR '1'='1</w:t>
      </w:r>
    </w:p>
    <w:p w14:paraId="6902A736" w14:textId="5EDEAB11" w:rsidR="004A4ADE" w:rsidRDefault="004A4ADE" w:rsidP="007C599F">
      <w:r>
        <w:t>Password: bỏ trống hoặc nhập bất kỳ</w:t>
      </w:r>
    </w:p>
    <w:p w14:paraId="75D69461" w14:textId="7F9055F2" w:rsidR="004A4ADE" w:rsidRDefault="001D7D89" w:rsidP="007C599F">
      <w:r w:rsidRPr="001D7D89">
        <w:rPr>
          <w:noProof/>
        </w:rPr>
        <w:drawing>
          <wp:inline distT="0" distB="0" distL="0" distR="0" wp14:anchorId="5F3E29E9" wp14:editId="6EDAB95E">
            <wp:extent cx="4115374" cy="1495634"/>
            <wp:effectExtent l="0" t="0" r="0" b="9525"/>
            <wp:docPr id="524009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09912" name=""/>
                    <pic:cNvPicPr/>
                  </pic:nvPicPr>
                  <pic:blipFill>
                    <a:blip r:embed="rId62"/>
                    <a:stretch>
                      <a:fillRect/>
                    </a:stretch>
                  </pic:blipFill>
                  <pic:spPr>
                    <a:xfrm>
                      <a:off x="0" y="0"/>
                      <a:ext cx="4115374" cy="1495634"/>
                    </a:xfrm>
                    <a:prstGeom prst="rect">
                      <a:avLst/>
                    </a:prstGeom>
                  </pic:spPr>
                </pic:pic>
              </a:graphicData>
            </a:graphic>
          </wp:inline>
        </w:drawing>
      </w:r>
    </w:p>
    <w:p w14:paraId="32C22F40" w14:textId="6FB4A040" w:rsidR="004A4ADE" w:rsidRDefault="001D7D89" w:rsidP="007C599F">
      <w:r w:rsidRPr="001D7D89">
        <w:rPr>
          <w:noProof/>
        </w:rPr>
        <w:drawing>
          <wp:inline distT="0" distB="0" distL="0" distR="0" wp14:anchorId="7F74A52B" wp14:editId="40705DDF">
            <wp:extent cx="5943600" cy="2871470"/>
            <wp:effectExtent l="0" t="0" r="0" b="5080"/>
            <wp:docPr id="1687301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01756" name=""/>
                    <pic:cNvPicPr/>
                  </pic:nvPicPr>
                  <pic:blipFill>
                    <a:blip r:embed="rId63"/>
                    <a:stretch>
                      <a:fillRect/>
                    </a:stretch>
                  </pic:blipFill>
                  <pic:spPr>
                    <a:xfrm>
                      <a:off x="0" y="0"/>
                      <a:ext cx="5943600" cy="2871470"/>
                    </a:xfrm>
                    <a:prstGeom prst="rect">
                      <a:avLst/>
                    </a:prstGeom>
                  </pic:spPr>
                </pic:pic>
              </a:graphicData>
            </a:graphic>
          </wp:inline>
        </w:drawing>
      </w:r>
    </w:p>
    <w:p w14:paraId="7DA9DA26" w14:textId="77777777" w:rsidR="004A4ADE" w:rsidRDefault="004A4ADE" w:rsidP="007C599F"/>
    <w:p w14:paraId="032D6AA9" w14:textId="77777777" w:rsidR="004A4ADE" w:rsidRPr="004A4ADE" w:rsidRDefault="004A4ADE" w:rsidP="007C599F"/>
    <w:p w14:paraId="6F8BD150" w14:textId="77777777" w:rsidR="007C599F" w:rsidRPr="007C599F" w:rsidRDefault="007C599F" w:rsidP="007C599F"/>
    <w:p w14:paraId="47F0A1A3" w14:textId="1A2912AF" w:rsidR="001D7D89" w:rsidRDefault="001D7D89" w:rsidP="001D7D89">
      <w:pPr>
        <w:pStyle w:val="Heading1"/>
      </w:pPr>
      <w:r w:rsidRPr="001D7D89">
        <w:rPr>
          <w:bCs/>
        </w:rPr>
        <w:lastRenderedPageBreak/>
        <w:t xml:space="preserve">3. </w:t>
      </w:r>
      <w:r w:rsidR="007A6521" w:rsidRPr="001D7D89">
        <w:rPr>
          <w:bCs/>
        </w:rPr>
        <w:t>Dựa</w:t>
      </w:r>
      <w:r w:rsidR="007A6521" w:rsidRPr="007A6521">
        <w:t xml:space="preserve"> vào link2, bạn hãy cho biết Cookie là gì, diễn giải ý nghĩa các tham số trong setcookie(). Cách lưu, lấy, xóa giá trị trong cookie.</w:t>
      </w:r>
    </w:p>
    <w:p w14:paraId="703CF6A2" w14:textId="59EBE238" w:rsidR="00346EF1" w:rsidRDefault="00346EF1" w:rsidP="00346EF1">
      <w:r w:rsidRPr="00346EF1">
        <w:t>Cookie thường được sử dụng để nhận dạng người dùng. Cookie là một tệp nhỏ mà máy chủ nhúng vào máy tính của người dùng. Mỗi lần cùng một máy tính yêu cầu một trang bằng trình duyệt, nó cũng sẽ gửi cookie. Với PHP, bạn có thể tạo và truy xuất giá trị cookie.</w:t>
      </w:r>
      <w:r w:rsidR="00316B16">
        <w:fldChar w:fldCharType="begin"/>
      </w:r>
      <w:r w:rsidR="00316B16">
        <w:instrText xml:space="preserve"> ADDIN ZOTERO_ITEM CSL_CITATION {"citationID":"luI5LhZj","properties":{"formattedCitation":"[2]","plainCitation":"[2]","noteIndex":0},"citationItems":[{"id":64,"uris":["http://zotero.org/users/local/5GXSotLS/items/K7RXAHM4"],"itemData":{"id":64,"type":"webpage","abstract":"W3Schools offers free online tutorials, references and exercises in all the major languages of the web. Covering popular subjects like HTML, CSS, JavaScript, Python, SQL, Java, and many, many more.","language":"en-US","title":"PHP Cookies","URL":"https://www.w3schools.com/php/php_cookies.asp","accessed":{"date-parts":[["2025",2,17]]}}}],"schema":"https://github.com/citation-style-language/schema/raw/master/csl-citation.json"} </w:instrText>
      </w:r>
      <w:r w:rsidR="00316B16">
        <w:fldChar w:fldCharType="separate"/>
      </w:r>
      <w:r w:rsidR="00316B16" w:rsidRPr="00316B16">
        <w:rPr>
          <w:rFonts w:cs="Times New Roman"/>
        </w:rPr>
        <w:t>[2]</w:t>
      </w:r>
      <w:r w:rsidR="00316B16">
        <w:fldChar w:fldCharType="end"/>
      </w:r>
    </w:p>
    <w:p w14:paraId="760B2062" w14:textId="3839D300" w:rsidR="00316B16" w:rsidRDefault="00316B16" w:rsidP="0037357D">
      <w:pPr>
        <w:pStyle w:val="ListParagraph"/>
      </w:pPr>
      <w:r>
        <w:t xml:space="preserve">Ý nghĩa các tham số trong </w:t>
      </w:r>
      <w:r w:rsidRPr="00316B16">
        <w:t>setcookie(name, value, expire, path, domain, secure, httponly);</w:t>
      </w:r>
    </w:p>
    <w:p w14:paraId="0821DB03" w14:textId="060A4FF6" w:rsidR="00316B16" w:rsidRDefault="00316B16" w:rsidP="0037357D">
      <w:pPr>
        <w:pStyle w:val="ListParagraph"/>
      </w:pPr>
      <w:r>
        <w:t xml:space="preserve">Name: </w:t>
      </w:r>
      <w:r w:rsidRPr="00316B16">
        <w:t>Tên của cookie bạn muốn tạo</w:t>
      </w:r>
    </w:p>
    <w:p w14:paraId="7FB7E26C" w14:textId="79B4BEF4" w:rsidR="00316B16" w:rsidRDefault="00316B16" w:rsidP="0037357D">
      <w:pPr>
        <w:pStyle w:val="ListParagraph"/>
      </w:pPr>
      <w:r w:rsidRPr="00316B16">
        <w:t>V</w:t>
      </w:r>
      <w:r w:rsidRPr="00316B16">
        <w:t>alue</w:t>
      </w:r>
      <w:r>
        <w:t xml:space="preserve">: </w:t>
      </w:r>
      <w:r w:rsidRPr="00316B16">
        <w:t>Giá trị bạn muốn lưu trữ trong cookie</w:t>
      </w:r>
    </w:p>
    <w:p w14:paraId="7AC666C9" w14:textId="77777777" w:rsidR="00316B16" w:rsidRDefault="00316B16" w:rsidP="0037357D">
      <w:pPr>
        <w:pStyle w:val="ListParagraph"/>
      </w:pPr>
      <w:r w:rsidRPr="00316B16">
        <w:t>E</w:t>
      </w:r>
      <w:r w:rsidRPr="00316B16">
        <w:t>xpire</w:t>
      </w:r>
      <w:r>
        <w:t xml:space="preserve">: </w:t>
      </w:r>
      <w:r w:rsidRPr="00316B16">
        <w:t>Thời gian cookie sẽ tồn tại trên máy tính của người dùng</w:t>
      </w:r>
    </w:p>
    <w:p w14:paraId="176568C8" w14:textId="77777777" w:rsidR="00316B16" w:rsidRDefault="00316B16" w:rsidP="0037357D">
      <w:pPr>
        <w:pStyle w:val="ListParagraph"/>
      </w:pPr>
      <w:r w:rsidRPr="00316B16">
        <w:t>P</w:t>
      </w:r>
      <w:r w:rsidRPr="00316B16">
        <w:t>ath</w:t>
      </w:r>
      <w:r>
        <w:t xml:space="preserve">: </w:t>
      </w:r>
      <w:r w:rsidRPr="00316B16">
        <w:t>Đường dẫn mà cookie sẽ được sử dụng</w:t>
      </w:r>
    </w:p>
    <w:p w14:paraId="4BF6BE21" w14:textId="0F08983F" w:rsidR="00316B16" w:rsidRDefault="00316B16" w:rsidP="0037357D">
      <w:pPr>
        <w:pStyle w:val="ListParagraph"/>
      </w:pPr>
      <w:r w:rsidRPr="00316B16">
        <w:t>D</w:t>
      </w:r>
      <w:r w:rsidRPr="00316B16">
        <w:t>omain</w:t>
      </w:r>
      <w:r>
        <w:t>:</w:t>
      </w:r>
      <w:r w:rsidRPr="00316B16">
        <w:rPr>
          <w:rFonts w:eastAsiaTheme="minorHAnsi" w:cstheme="minorBidi"/>
          <w:kern w:val="2"/>
          <w:sz w:val="28"/>
          <w:szCs w:val="22"/>
          <w14:ligatures w14:val="standardContextual"/>
        </w:rPr>
        <w:t xml:space="preserve"> </w:t>
      </w:r>
      <w:r w:rsidRPr="00316B16">
        <w:t>Tên miền mà cookie sẽ được sử dụng</w:t>
      </w:r>
    </w:p>
    <w:p w14:paraId="4C1B8AAA" w14:textId="6EFCC2D4" w:rsidR="00316B16" w:rsidRDefault="00316B16" w:rsidP="0037357D">
      <w:pPr>
        <w:pStyle w:val="ListParagraph"/>
      </w:pPr>
      <w:r w:rsidRPr="00316B16">
        <w:t>S</w:t>
      </w:r>
      <w:r w:rsidRPr="00316B16">
        <w:t>ecure</w:t>
      </w:r>
      <w:r>
        <w:t xml:space="preserve">: </w:t>
      </w:r>
      <w:r w:rsidRPr="00316B16">
        <w:t>Nếu true, cookie chỉ được gửi qua HTTPS</w:t>
      </w:r>
    </w:p>
    <w:p w14:paraId="0C9BE05C" w14:textId="65CD1A21" w:rsidR="001D7D89" w:rsidRDefault="00316B16" w:rsidP="0037357D">
      <w:pPr>
        <w:pStyle w:val="ListParagraph"/>
      </w:pPr>
      <w:r w:rsidRPr="00316B16">
        <w:t>H</w:t>
      </w:r>
      <w:r w:rsidRPr="00316B16">
        <w:t>ttponly</w:t>
      </w:r>
      <w:r>
        <w:t xml:space="preserve">: </w:t>
      </w:r>
      <w:r w:rsidRPr="00316B16">
        <w:t>Nếu true, cookie chỉ có thể truy cập bằng HTTP (không thể truy cập qua JavaScript, giúp bảo mật hơn)</w:t>
      </w:r>
    </w:p>
    <w:p w14:paraId="55B017CC" w14:textId="2E8B97F4" w:rsidR="00316B16" w:rsidRDefault="00316B16" w:rsidP="0037357D">
      <w:pPr>
        <w:pStyle w:val="ListParagraph"/>
      </w:pPr>
      <w:r>
        <w:t>Lưu giá trị</w:t>
      </w:r>
      <w:r w:rsidR="00853C42">
        <w:t xml:space="preserve">, </w:t>
      </w:r>
      <w:r w:rsidR="00853C42">
        <w:t>Lấy giá trị</w:t>
      </w:r>
      <w:r w:rsidR="00853C42">
        <w:t xml:space="preserve"> và xóa</w:t>
      </w:r>
      <w:r>
        <w:t xml:space="preserve"> </w:t>
      </w:r>
      <w:r w:rsidR="00853C42">
        <w:t xml:space="preserve">cookie trong </w:t>
      </w:r>
      <w:r>
        <w:t>setcookie():</w:t>
      </w:r>
    </w:p>
    <w:p w14:paraId="1A81E8B6" w14:textId="1F2419CE" w:rsidR="00061906" w:rsidRDefault="00061906" w:rsidP="0037357D">
      <w:pPr>
        <w:ind w:left="720"/>
      </w:pPr>
      <w:r>
        <w:t>Cookie.php</w:t>
      </w:r>
    </w:p>
    <w:p w14:paraId="125149A0" w14:textId="68338DB6" w:rsidR="00061906" w:rsidRDefault="009404E4" w:rsidP="009404E4">
      <w:r w:rsidRPr="009404E4">
        <w:lastRenderedPageBreak/>
        <w:drawing>
          <wp:inline distT="0" distB="0" distL="0" distR="0" wp14:anchorId="1CD0785B" wp14:editId="367A9D7E">
            <wp:extent cx="5943600" cy="4742815"/>
            <wp:effectExtent l="0" t="0" r="0" b="635"/>
            <wp:docPr id="686008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008865" name=""/>
                    <pic:cNvPicPr/>
                  </pic:nvPicPr>
                  <pic:blipFill>
                    <a:blip r:embed="rId64"/>
                    <a:stretch>
                      <a:fillRect/>
                    </a:stretch>
                  </pic:blipFill>
                  <pic:spPr>
                    <a:xfrm>
                      <a:off x="0" y="0"/>
                      <a:ext cx="5943600" cy="4742815"/>
                    </a:xfrm>
                    <a:prstGeom prst="rect">
                      <a:avLst/>
                    </a:prstGeom>
                  </pic:spPr>
                </pic:pic>
              </a:graphicData>
            </a:graphic>
          </wp:inline>
        </w:drawing>
      </w:r>
    </w:p>
    <w:p w14:paraId="01AAE64F" w14:textId="096767A8" w:rsidR="00061906" w:rsidRDefault="007D3980" w:rsidP="007D3980">
      <w:r>
        <w:tab/>
        <w:t>Lúc đầu</w:t>
      </w:r>
    </w:p>
    <w:p w14:paraId="65DD738E" w14:textId="221BB92A" w:rsidR="00061906" w:rsidRDefault="007D3980" w:rsidP="007D3980">
      <w:r w:rsidRPr="007D3980">
        <w:drawing>
          <wp:inline distT="0" distB="0" distL="0" distR="0" wp14:anchorId="07F0334A" wp14:editId="24EC4047">
            <wp:extent cx="5687219" cy="1086002"/>
            <wp:effectExtent l="0" t="0" r="0" b="0"/>
            <wp:docPr id="826615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15601" name=""/>
                    <pic:cNvPicPr/>
                  </pic:nvPicPr>
                  <pic:blipFill>
                    <a:blip r:embed="rId65"/>
                    <a:stretch>
                      <a:fillRect/>
                    </a:stretch>
                  </pic:blipFill>
                  <pic:spPr>
                    <a:xfrm>
                      <a:off x="0" y="0"/>
                      <a:ext cx="5687219" cy="1086002"/>
                    </a:xfrm>
                    <a:prstGeom prst="rect">
                      <a:avLst/>
                    </a:prstGeom>
                  </pic:spPr>
                </pic:pic>
              </a:graphicData>
            </a:graphic>
          </wp:inline>
        </w:drawing>
      </w:r>
    </w:p>
    <w:p w14:paraId="4EA23E96" w14:textId="7D1E138B" w:rsidR="00061906" w:rsidRDefault="00061906" w:rsidP="0037357D">
      <w:pPr>
        <w:ind w:left="720"/>
      </w:pPr>
      <w:r>
        <w:t xml:space="preserve">Sau khi nhấp F5 </w:t>
      </w:r>
    </w:p>
    <w:p w14:paraId="08F166EA" w14:textId="38DE51B0" w:rsidR="007D3980" w:rsidRDefault="007D3980" w:rsidP="007D3980">
      <w:r w:rsidRPr="007D3980">
        <w:drawing>
          <wp:inline distT="0" distB="0" distL="0" distR="0" wp14:anchorId="43F0983E" wp14:editId="000D4B0F">
            <wp:extent cx="3896269" cy="1257475"/>
            <wp:effectExtent l="0" t="0" r="9525" b="0"/>
            <wp:docPr id="455906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06143" name=""/>
                    <pic:cNvPicPr/>
                  </pic:nvPicPr>
                  <pic:blipFill>
                    <a:blip r:embed="rId66"/>
                    <a:stretch>
                      <a:fillRect/>
                    </a:stretch>
                  </pic:blipFill>
                  <pic:spPr>
                    <a:xfrm>
                      <a:off x="0" y="0"/>
                      <a:ext cx="3896269" cy="1257475"/>
                    </a:xfrm>
                    <a:prstGeom prst="rect">
                      <a:avLst/>
                    </a:prstGeom>
                  </pic:spPr>
                </pic:pic>
              </a:graphicData>
            </a:graphic>
          </wp:inline>
        </w:drawing>
      </w:r>
    </w:p>
    <w:p w14:paraId="765C2E26" w14:textId="27486D62" w:rsidR="007D3980" w:rsidRDefault="007D3980" w:rsidP="007D3980">
      <w:r>
        <w:lastRenderedPageBreak/>
        <w:tab/>
        <w:t>Sau khi xóa</w:t>
      </w:r>
    </w:p>
    <w:p w14:paraId="29D18881" w14:textId="5647E772" w:rsidR="007D3980" w:rsidRDefault="007D3980" w:rsidP="007D3980">
      <w:r w:rsidRPr="007D3980">
        <w:drawing>
          <wp:inline distT="0" distB="0" distL="0" distR="0" wp14:anchorId="1F86EA37" wp14:editId="15D405BE">
            <wp:extent cx="5868219" cy="981212"/>
            <wp:effectExtent l="0" t="0" r="0" b="9525"/>
            <wp:docPr id="135853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534208" name=""/>
                    <pic:cNvPicPr/>
                  </pic:nvPicPr>
                  <pic:blipFill>
                    <a:blip r:embed="rId67"/>
                    <a:stretch>
                      <a:fillRect/>
                    </a:stretch>
                  </pic:blipFill>
                  <pic:spPr>
                    <a:xfrm>
                      <a:off x="0" y="0"/>
                      <a:ext cx="5868219" cy="981212"/>
                    </a:xfrm>
                    <a:prstGeom prst="rect">
                      <a:avLst/>
                    </a:prstGeom>
                  </pic:spPr>
                </pic:pic>
              </a:graphicData>
            </a:graphic>
          </wp:inline>
        </w:drawing>
      </w:r>
    </w:p>
    <w:p w14:paraId="118E55E2" w14:textId="5C338C61" w:rsidR="00061906" w:rsidRDefault="00061906" w:rsidP="0037357D">
      <w:pPr>
        <w:ind w:left="720"/>
      </w:pPr>
    </w:p>
    <w:p w14:paraId="6E655052" w14:textId="6E9CF353" w:rsidR="007A6521" w:rsidRDefault="007A6521" w:rsidP="007A6521">
      <w:pPr>
        <w:pStyle w:val="Heading1"/>
      </w:pPr>
      <w:r w:rsidRPr="007A6521">
        <w:t>4. Dựa vào link3, bạn hãy cho biết Session dùng để làm gì. Cách lưu, lấy, xóa giá trị trong Session.</w:t>
      </w:r>
    </w:p>
    <w:p w14:paraId="5DE8B5BF" w14:textId="14A0B453" w:rsidR="007D3980" w:rsidRDefault="007D3980" w:rsidP="007D3980">
      <w:r>
        <w:t xml:space="preserve">Session </w:t>
      </w:r>
      <w:r w:rsidRPr="007D3980">
        <w:rPr>
          <w:lang w:val="vi-VN"/>
        </w:rPr>
        <w:t>là một cách lưu trữ thông tin (trong các biến) để sử dụng trên nhiều trang.</w:t>
      </w:r>
      <w:r>
        <w:t xml:space="preserve"> </w:t>
      </w:r>
      <w:r w:rsidRPr="007D3980">
        <w:rPr>
          <w:lang w:val="vi-VN"/>
        </w:rPr>
        <w:t>Không giống như cookie, thông tin không được lưu trữ trên máy tính của người dùng.</w:t>
      </w:r>
      <w:r w:rsidR="00754909">
        <w:t xml:space="preserve"> Session được lưu trữ trên server </w:t>
      </w:r>
      <w:r>
        <w:t xml:space="preserve"> </w:t>
      </w:r>
      <w:r>
        <w:fldChar w:fldCharType="begin"/>
      </w:r>
      <w:r>
        <w:instrText xml:space="preserve"> ADDIN ZOTERO_ITEM CSL_CITATION {"citationID":"MrkHa1PI","properties":{"formattedCitation":"[3]","plainCitation":"[3]","noteIndex":0},"citationItems":[{"id":66,"uris":["http://zotero.org/users/local/5GXSotLS/items/J9HFTAKH"],"itemData":{"id":66,"type":"webpage","abstract":"W3Schools offers free online tutorials, references and exercises in all the major languages of the web. Covering popular subjects like HTML, CSS, JavaScript, Python, SQL, Java, and many, many more.","language":"en-US","title":"PHP Sessions","URL":"https://www.w3schools.com/php/php_sessions.asp","accessed":{"date-parts":[["2025",2,17]]}}}],"schema":"https://github.com/citation-style-language/schema/raw/master/csl-citation.json"} </w:instrText>
      </w:r>
      <w:r>
        <w:fldChar w:fldCharType="separate"/>
      </w:r>
      <w:r w:rsidRPr="007D3980">
        <w:rPr>
          <w:rFonts w:cs="Times New Roman"/>
        </w:rPr>
        <w:t>[3]</w:t>
      </w:r>
      <w:r>
        <w:fldChar w:fldCharType="end"/>
      </w:r>
    </w:p>
    <w:p w14:paraId="2BFC22D7" w14:textId="6C393BFE" w:rsidR="0037357D" w:rsidRDefault="0037357D" w:rsidP="0037357D">
      <w:pPr>
        <w:pStyle w:val="ListParagraph"/>
      </w:pPr>
      <w:r w:rsidRPr="0037357D">
        <w:t>Cách lưu, lấy, xóa giá trị trong Session.</w:t>
      </w:r>
    </w:p>
    <w:p w14:paraId="4DF4EF60" w14:textId="67640EC2" w:rsidR="0037357D" w:rsidRDefault="0037357D" w:rsidP="0037357D">
      <w:pPr>
        <w:pStyle w:val="ListParagraph"/>
        <w:numPr>
          <w:ilvl w:val="0"/>
          <w:numId w:val="0"/>
        </w:numPr>
        <w:ind w:left="720"/>
      </w:pPr>
      <w:r>
        <w:t>Session.php</w:t>
      </w:r>
    </w:p>
    <w:p w14:paraId="33A7A7EA" w14:textId="68706F73" w:rsidR="0037357D" w:rsidRDefault="0037357D" w:rsidP="0037357D">
      <w:r w:rsidRPr="0037357D">
        <w:lastRenderedPageBreak/>
        <w:drawing>
          <wp:inline distT="0" distB="0" distL="0" distR="0" wp14:anchorId="3C708D2F" wp14:editId="1A9461A0">
            <wp:extent cx="5943600" cy="5004435"/>
            <wp:effectExtent l="0" t="0" r="0" b="5715"/>
            <wp:docPr id="270628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628620" name=""/>
                    <pic:cNvPicPr/>
                  </pic:nvPicPr>
                  <pic:blipFill>
                    <a:blip r:embed="rId68"/>
                    <a:stretch>
                      <a:fillRect/>
                    </a:stretch>
                  </pic:blipFill>
                  <pic:spPr>
                    <a:xfrm>
                      <a:off x="0" y="0"/>
                      <a:ext cx="5943600" cy="5004435"/>
                    </a:xfrm>
                    <a:prstGeom prst="rect">
                      <a:avLst/>
                    </a:prstGeom>
                  </pic:spPr>
                </pic:pic>
              </a:graphicData>
            </a:graphic>
          </wp:inline>
        </w:drawing>
      </w:r>
    </w:p>
    <w:p w14:paraId="62DD550A" w14:textId="6DADF523" w:rsidR="0037357D" w:rsidRDefault="0037357D" w:rsidP="0037357D">
      <w:r w:rsidRPr="0037357D">
        <w:drawing>
          <wp:inline distT="0" distB="0" distL="0" distR="0" wp14:anchorId="45A235E0" wp14:editId="7AF9BD72">
            <wp:extent cx="4324954" cy="1448002"/>
            <wp:effectExtent l="0" t="0" r="0" b="0"/>
            <wp:docPr id="402278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78834" name=""/>
                    <pic:cNvPicPr/>
                  </pic:nvPicPr>
                  <pic:blipFill>
                    <a:blip r:embed="rId69"/>
                    <a:stretch>
                      <a:fillRect/>
                    </a:stretch>
                  </pic:blipFill>
                  <pic:spPr>
                    <a:xfrm>
                      <a:off x="0" y="0"/>
                      <a:ext cx="4324954" cy="1448002"/>
                    </a:xfrm>
                    <a:prstGeom prst="rect">
                      <a:avLst/>
                    </a:prstGeom>
                  </pic:spPr>
                </pic:pic>
              </a:graphicData>
            </a:graphic>
          </wp:inline>
        </w:drawing>
      </w:r>
    </w:p>
    <w:p w14:paraId="5B4D81E9" w14:textId="71D9ED96" w:rsidR="0037357D" w:rsidRDefault="0037357D" w:rsidP="0037357D">
      <w:r w:rsidRPr="0037357D">
        <w:drawing>
          <wp:inline distT="0" distB="0" distL="0" distR="0" wp14:anchorId="507C8BC0" wp14:editId="550A331E">
            <wp:extent cx="5201376" cy="1324160"/>
            <wp:effectExtent l="0" t="0" r="0" b="9525"/>
            <wp:docPr id="37215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5423" name=""/>
                    <pic:cNvPicPr/>
                  </pic:nvPicPr>
                  <pic:blipFill>
                    <a:blip r:embed="rId70"/>
                    <a:stretch>
                      <a:fillRect/>
                    </a:stretch>
                  </pic:blipFill>
                  <pic:spPr>
                    <a:xfrm>
                      <a:off x="0" y="0"/>
                      <a:ext cx="5201376" cy="1324160"/>
                    </a:xfrm>
                    <a:prstGeom prst="rect">
                      <a:avLst/>
                    </a:prstGeom>
                  </pic:spPr>
                </pic:pic>
              </a:graphicData>
            </a:graphic>
          </wp:inline>
        </w:drawing>
      </w:r>
    </w:p>
    <w:p w14:paraId="2C5AC9CE" w14:textId="77777777" w:rsidR="00754909" w:rsidRPr="007D3980" w:rsidRDefault="00754909" w:rsidP="007D3980"/>
    <w:p w14:paraId="7E29E784" w14:textId="439136EE" w:rsidR="001D7D89" w:rsidRPr="001D7D89" w:rsidRDefault="001D7D89" w:rsidP="001D7D89"/>
    <w:p w14:paraId="6FBAAFC2" w14:textId="67F5AA2C" w:rsidR="00754909" w:rsidRPr="00754909" w:rsidRDefault="007A6521" w:rsidP="00754909">
      <w:pPr>
        <w:pStyle w:val="Heading1"/>
      </w:pPr>
      <w:r w:rsidRPr="007A6521">
        <w:t>5. Bạn hãy so sánh Cookie và Session.</w:t>
      </w:r>
    </w:p>
    <w:tbl>
      <w:tblPr>
        <w:tblStyle w:val="TableGrid"/>
        <w:tblW w:w="0" w:type="auto"/>
        <w:jc w:val="center"/>
        <w:tblLook w:val="04A0" w:firstRow="1" w:lastRow="0" w:firstColumn="1" w:lastColumn="0" w:noHBand="0" w:noVBand="1"/>
      </w:tblPr>
      <w:tblGrid>
        <w:gridCol w:w="1885"/>
        <w:gridCol w:w="3780"/>
        <w:gridCol w:w="3685"/>
      </w:tblGrid>
      <w:tr w:rsidR="007D3980" w14:paraId="1F33183F" w14:textId="77777777" w:rsidTr="007D3980">
        <w:trPr>
          <w:jc w:val="center"/>
        </w:trPr>
        <w:tc>
          <w:tcPr>
            <w:tcW w:w="1885" w:type="dxa"/>
          </w:tcPr>
          <w:p w14:paraId="57FE3971" w14:textId="2EC3A6A6" w:rsidR="007D3980" w:rsidRPr="007D3980" w:rsidRDefault="007D3980" w:rsidP="007D3980">
            <w:pPr>
              <w:jc w:val="center"/>
              <w:rPr>
                <w:b/>
                <w:bCs/>
              </w:rPr>
            </w:pPr>
            <w:r w:rsidRPr="007D3980">
              <w:rPr>
                <w:b/>
                <w:bCs/>
              </w:rPr>
              <w:t>Tiêu chí</w:t>
            </w:r>
          </w:p>
        </w:tc>
        <w:tc>
          <w:tcPr>
            <w:tcW w:w="3780" w:type="dxa"/>
          </w:tcPr>
          <w:p w14:paraId="4EEE9185" w14:textId="6E58721F" w:rsidR="007D3980" w:rsidRPr="007D3980" w:rsidRDefault="007D3980" w:rsidP="007D3980">
            <w:pPr>
              <w:jc w:val="center"/>
              <w:rPr>
                <w:b/>
                <w:bCs/>
              </w:rPr>
            </w:pPr>
            <w:r w:rsidRPr="007D3980">
              <w:rPr>
                <w:b/>
                <w:bCs/>
              </w:rPr>
              <w:t>Cookie</w:t>
            </w:r>
          </w:p>
        </w:tc>
        <w:tc>
          <w:tcPr>
            <w:tcW w:w="3685" w:type="dxa"/>
          </w:tcPr>
          <w:p w14:paraId="3151839E" w14:textId="35FF03EB" w:rsidR="007D3980" w:rsidRPr="007D3980" w:rsidRDefault="007D3980" w:rsidP="007D3980">
            <w:pPr>
              <w:jc w:val="center"/>
              <w:rPr>
                <w:b/>
                <w:bCs/>
              </w:rPr>
            </w:pPr>
            <w:r w:rsidRPr="007D3980">
              <w:rPr>
                <w:b/>
                <w:bCs/>
              </w:rPr>
              <w:t>Session</w:t>
            </w:r>
          </w:p>
        </w:tc>
      </w:tr>
      <w:tr w:rsidR="00754909" w14:paraId="36173BFB" w14:textId="77777777" w:rsidTr="007D3980">
        <w:trPr>
          <w:jc w:val="center"/>
        </w:trPr>
        <w:tc>
          <w:tcPr>
            <w:tcW w:w="1885" w:type="dxa"/>
          </w:tcPr>
          <w:p w14:paraId="0635E62F" w14:textId="45FEB8B9" w:rsidR="00754909" w:rsidRDefault="00754909" w:rsidP="00754909">
            <w:pPr>
              <w:jc w:val="center"/>
            </w:pPr>
            <w:r w:rsidRPr="00754909">
              <w:t>Lưu trữ</w:t>
            </w:r>
          </w:p>
        </w:tc>
        <w:tc>
          <w:tcPr>
            <w:tcW w:w="3780" w:type="dxa"/>
          </w:tcPr>
          <w:p w14:paraId="5CCC3C84" w14:textId="7297D5EA" w:rsidR="00754909" w:rsidRDefault="00754909" w:rsidP="00754909">
            <w:r>
              <w:t>Lưu trữ trên trình duyệt</w:t>
            </w:r>
            <w:r>
              <w:t xml:space="preserve"> (máy khách)</w:t>
            </w:r>
          </w:p>
        </w:tc>
        <w:tc>
          <w:tcPr>
            <w:tcW w:w="3685" w:type="dxa"/>
          </w:tcPr>
          <w:p w14:paraId="223A6A93" w14:textId="429A1B5D" w:rsidR="00754909" w:rsidRDefault="00754909" w:rsidP="00754909">
            <w:r w:rsidRPr="00754909">
              <w:t>Lưu trữ trên máy chủ</w:t>
            </w:r>
          </w:p>
        </w:tc>
      </w:tr>
      <w:tr w:rsidR="00754909" w14:paraId="77E170F5" w14:textId="77777777" w:rsidTr="007D3980">
        <w:trPr>
          <w:jc w:val="center"/>
        </w:trPr>
        <w:tc>
          <w:tcPr>
            <w:tcW w:w="1885" w:type="dxa"/>
          </w:tcPr>
          <w:p w14:paraId="3464D6F7" w14:textId="6704A89E" w:rsidR="00754909" w:rsidRDefault="00754909" w:rsidP="00754909">
            <w:pPr>
              <w:jc w:val="center"/>
            </w:pPr>
            <w:r w:rsidRPr="00754909">
              <w:t>Bảo mật</w:t>
            </w:r>
          </w:p>
        </w:tc>
        <w:tc>
          <w:tcPr>
            <w:tcW w:w="3780" w:type="dxa"/>
          </w:tcPr>
          <w:p w14:paraId="1B977FD9" w14:textId="38C5A604" w:rsidR="00754909" w:rsidRDefault="00754909" w:rsidP="00754909">
            <w:r>
              <w:t>Đ</w:t>
            </w:r>
            <w:r w:rsidRPr="00754909">
              <w:t>ược lưu trữ trên trình duyệt của người dùng</w:t>
            </w:r>
            <w:r>
              <w:t>, nên bảo mật kém hơn</w:t>
            </w:r>
          </w:p>
        </w:tc>
        <w:tc>
          <w:tcPr>
            <w:tcW w:w="3685" w:type="dxa"/>
          </w:tcPr>
          <w:p w14:paraId="1E107190" w14:textId="6346AEED" w:rsidR="00754909" w:rsidRDefault="00754909" w:rsidP="00754909">
            <w:r>
              <w:t>Đ</w:t>
            </w:r>
            <w:r w:rsidRPr="00754909">
              <w:t xml:space="preserve">ược lưu trữ </w:t>
            </w:r>
            <w:r>
              <w:t>trong máy chủ, nên bảo mật tốt hơn</w:t>
            </w:r>
          </w:p>
        </w:tc>
      </w:tr>
      <w:tr w:rsidR="00754909" w14:paraId="2F70F449" w14:textId="77777777" w:rsidTr="007D3980">
        <w:trPr>
          <w:jc w:val="center"/>
        </w:trPr>
        <w:tc>
          <w:tcPr>
            <w:tcW w:w="1885" w:type="dxa"/>
          </w:tcPr>
          <w:p w14:paraId="1EB76A6E" w14:textId="5E46D8A9" w:rsidR="00754909" w:rsidRDefault="00754909" w:rsidP="00754909">
            <w:pPr>
              <w:jc w:val="center"/>
            </w:pPr>
            <w:r>
              <w:t>Truy cập dữ liệu</w:t>
            </w:r>
          </w:p>
        </w:tc>
        <w:tc>
          <w:tcPr>
            <w:tcW w:w="3780" w:type="dxa"/>
          </w:tcPr>
          <w:p w14:paraId="7D7AC883" w14:textId="7EFB1F31" w:rsidR="00754909" w:rsidRDefault="00754909" w:rsidP="00754909">
            <w:r w:rsidRPr="00754909">
              <w:t>Dữ liệu cookie dễ dàng sửa đổi khi chúng được lưu trữ ở phía khách hàng.</w:t>
            </w:r>
          </w:p>
        </w:tc>
        <w:tc>
          <w:tcPr>
            <w:tcW w:w="3685" w:type="dxa"/>
          </w:tcPr>
          <w:p w14:paraId="6A6B3F86" w14:textId="41CBA7D0" w:rsidR="00754909" w:rsidRDefault="00754909" w:rsidP="00754909">
            <w:r w:rsidRPr="00754909">
              <w:t>Dữ liệu session không dễ dàng sửa đổi vì chúng được lưu trữ ở phía máy chủ.</w:t>
            </w:r>
          </w:p>
        </w:tc>
      </w:tr>
      <w:tr w:rsidR="00754909" w14:paraId="2E623A7F" w14:textId="77777777" w:rsidTr="007D3980">
        <w:trPr>
          <w:jc w:val="center"/>
        </w:trPr>
        <w:tc>
          <w:tcPr>
            <w:tcW w:w="1885" w:type="dxa"/>
          </w:tcPr>
          <w:p w14:paraId="1B5870FC" w14:textId="4A1C1642" w:rsidR="00754909" w:rsidRDefault="00754909" w:rsidP="00754909">
            <w:pPr>
              <w:jc w:val="center"/>
            </w:pPr>
            <w:r>
              <w:t xml:space="preserve">Thời gian </w:t>
            </w:r>
          </w:p>
        </w:tc>
        <w:tc>
          <w:tcPr>
            <w:tcW w:w="3780" w:type="dxa"/>
          </w:tcPr>
          <w:p w14:paraId="2AF32C92" w14:textId="6C66D6C7" w:rsidR="00754909" w:rsidRDefault="00754909" w:rsidP="00754909">
            <w:r w:rsidRPr="00754909">
              <w:t>Dữ liệu cookie có sẵn trong trình duyệt của chúng ta đến khi hết hạn.</w:t>
            </w:r>
          </w:p>
        </w:tc>
        <w:tc>
          <w:tcPr>
            <w:tcW w:w="3685" w:type="dxa"/>
          </w:tcPr>
          <w:p w14:paraId="4E019948" w14:textId="0A0BD762" w:rsidR="00754909" w:rsidRDefault="00754909" w:rsidP="00754909">
            <w:r w:rsidRPr="00754909">
              <w:t>Dữ liệu session có sẵn cho trình duyệt chạy. Sau khi đóng trình duyệt sẽ mất thông tin session.</w:t>
            </w:r>
          </w:p>
        </w:tc>
      </w:tr>
    </w:tbl>
    <w:p w14:paraId="28D271AA" w14:textId="50049720" w:rsidR="001D7D89" w:rsidRPr="001D7D89" w:rsidRDefault="00754909" w:rsidP="001D7D89">
      <w:r>
        <w:fldChar w:fldCharType="begin"/>
      </w:r>
      <w:r>
        <w:instrText xml:space="preserve"> ADDIN ZOTERO_ITEM CSL_CITATION {"citationID":"2zKQ12Cw","properties":{"formattedCitation":"[4]","plainCitation":"[4]","noteIndex":0},"citationItems":[{"id":68,"uris":["http://zotero.org/users/local/5GXSotLS/items/DCJFLAKB"],"itemData":{"id":68,"type":"webpage","abstract":"Cookie Cookie là gì? Cookie là một đoạn văn bản ghi thông tin được tạo ra và lưu trên trình duyệt của máy người dùng. Cookie thường được tạo ra khi người dùng truy cập một website, cookie sẽ ghi nhớ...","language":"en","title":"Cookie và Session","URL":"https://viblo.asia/p/cookie-va-session-07LKXEvEZV4","accessed":{"date-parts":[["2025",2,17]]},"issued":{"date-parts":[["2017",4,24]]}}}],"schema":"https://github.com/citation-style-language/schema/raw/master/csl-citation.json"} </w:instrText>
      </w:r>
      <w:r>
        <w:fldChar w:fldCharType="separate"/>
      </w:r>
      <w:r w:rsidRPr="00754909">
        <w:rPr>
          <w:rFonts w:cs="Times New Roman"/>
        </w:rPr>
        <w:t>[4]</w:t>
      </w:r>
      <w:r>
        <w:fldChar w:fldCharType="end"/>
      </w:r>
    </w:p>
    <w:p w14:paraId="16E1E45C" w14:textId="1F582683" w:rsidR="007A6521" w:rsidRDefault="007A6521" w:rsidP="007A6521">
      <w:pPr>
        <w:pStyle w:val="Heading1"/>
      </w:pPr>
      <w:r w:rsidRPr="007A6521">
        <w:t>6. Chỉnh sửa các đoạn gán, khởi tạo, lấy giá trị cookie trong log.php và homepage.php thay bằng cách dùng Session. Tạo tập tin thoat.php để xóa các giá trị trong session, cookie thực hiện chức năng log out khỏi hệ thống.</w:t>
      </w:r>
    </w:p>
    <w:p w14:paraId="5CC57BE8" w14:textId="14D9414E" w:rsidR="001D7D89" w:rsidRDefault="000E6E1B" w:rsidP="001D7D89">
      <w:r>
        <w:t xml:space="preserve">log.php </w:t>
      </w:r>
      <w:r>
        <w:t>được sửa như sau</w:t>
      </w:r>
    </w:p>
    <w:p w14:paraId="54CF42C9" w14:textId="2AC39889" w:rsidR="000E6E1B" w:rsidRDefault="000E6E1B" w:rsidP="001D7D89">
      <w:r w:rsidRPr="000E6E1B">
        <w:drawing>
          <wp:inline distT="0" distB="0" distL="0" distR="0" wp14:anchorId="2CBF9C4F" wp14:editId="31F5230F">
            <wp:extent cx="5943600" cy="2522220"/>
            <wp:effectExtent l="0" t="0" r="0" b="0"/>
            <wp:docPr id="897179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79617" name=""/>
                    <pic:cNvPicPr/>
                  </pic:nvPicPr>
                  <pic:blipFill>
                    <a:blip r:embed="rId71"/>
                    <a:stretch>
                      <a:fillRect/>
                    </a:stretch>
                  </pic:blipFill>
                  <pic:spPr>
                    <a:xfrm>
                      <a:off x="0" y="0"/>
                      <a:ext cx="5943600" cy="2522220"/>
                    </a:xfrm>
                    <a:prstGeom prst="rect">
                      <a:avLst/>
                    </a:prstGeom>
                  </pic:spPr>
                </pic:pic>
              </a:graphicData>
            </a:graphic>
          </wp:inline>
        </w:drawing>
      </w:r>
    </w:p>
    <w:p w14:paraId="763E3AF0" w14:textId="5D6E06A0" w:rsidR="000E6E1B" w:rsidRDefault="000E6E1B" w:rsidP="001D7D89">
      <w:r>
        <w:t>homepage.php được sửa như sau</w:t>
      </w:r>
    </w:p>
    <w:p w14:paraId="0360FC9B" w14:textId="7829D4A8" w:rsidR="000E6E1B" w:rsidRDefault="000E6E1B" w:rsidP="001D7D89">
      <w:r w:rsidRPr="000E6E1B">
        <w:lastRenderedPageBreak/>
        <w:drawing>
          <wp:inline distT="0" distB="0" distL="0" distR="0" wp14:anchorId="77D0380D" wp14:editId="0A0330DB">
            <wp:extent cx="5182323" cy="1200318"/>
            <wp:effectExtent l="0" t="0" r="0" b="0"/>
            <wp:docPr id="146973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73331" name=""/>
                    <pic:cNvPicPr/>
                  </pic:nvPicPr>
                  <pic:blipFill>
                    <a:blip r:embed="rId72"/>
                    <a:stretch>
                      <a:fillRect/>
                    </a:stretch>
                  </pic:blipFill>
                  <pic:spPr>
                    <a:xfrm>
                      <a:off x="0" y="0"/>
                      <a:ext cx="5182323" cy="1200318"/>
                    </a:xfrm>
                    <a:prstGeom prst="rect">
                      <a:avLst/>
                    </a:prstGeom>
                  </pic:spPr>
                </pic:pic>
              </a:graphicData>
            </a:graphic>
          </wp:inline>
        </w:drawing>
      </w:r>
    </w:p>
    <w:p w14:paraId="40D947E0" w14:textId="6CA41D12" w:rsidR="000E6E1B" w:rsidRDefault="000E6E1B" w:rsidP="001D7D89">
      <w:r w:rsidRPr="000E6E1B">
        <w:drawing>
          <wp:inline distT="0" distB="0" distL="0" distR="0" wp14:anchorId="6EFC2602" wp14:editId="37F8289C">
            <wp:extent cx="5943600" cy="431800"/>
            <wp:effectExtent l="0" t="0" r="0" b="6350"/>
            <wp:docPr id="2089231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31706" name=""/>
                    <pic:cNvPicPr/>
                  </pic:nvPicPr>
                  <pic:blipFill>
                    <a:blip r:embed="rId73"/>
                    <a:stretch>
                      <a:fillRect/>
                    </a:stretch>
                  </pic:blipFill>
                  <pic:spPr>
                    <a:xfrm>
                      <a:off x="0" y="0"/>
                      <a:ext cx="5943600" cy="431800"/>
                    </a:xfrm>
                    <a:prstGeom prst="rect">
                      <a:avLst/>
                    </a:prstGeom>
                  </pic:spPr>
                </pic:pic>
              </a:graphicData>
            </a:graphic>
          </wp:inline>
        </w:drawing>
      </w:r>
    </w:p>
    <w:p w14:paraId="6826F627" w14:textId="25278CCE" w:rsidR="00333ECE" w:rsidRDefault="00333ECE" w:rsidP="001D7D89">
      <w:r>
        <w:t>Thêm nút logout</w:t>
      </w:r>
    </w:p>
    <w:p w14:paraId="5C8F361A" w14:textId="7D1B5EC8" w:rsidR="00333ECE" w:rsidRDefault="00333ECE" w:rsidP="001D7D89">
      <w:r w:rsidRPr="00333ECE">
        <w:drawing>
          <wp:inline distT="0" distB="0" distL="0" distR="0" wp14:anchorId="75DC5E3C" wp14:editId="03660D52">
            <wp:extent cx="5943600" cy="3471545"/>
            <wp:effectExtent l="0" t="0" r="0" b="0"/>
            <wp:docPr id="383139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39086" name=""/>
                    <pic:cNvPicPr/>
                  </pic:nvPicPr>
                  <pic:blipFill>
                    <a:blip r:embed="rId74"/>
                    <a:stretch>
                      <a:fillRect/>
                    </a:stretch>
                  </pic:blipFill>
                  <pic:spPr>
                    <a:xfrm>
                      <a:off x="0" y="0"/>
                      <a:ext cx="5943600" cy="3471545"/>
                    </a:xfrm>
                    <a:prstGeom prst="rect">
                      <a:avLst/>
                    </a:prstGeom>
                  </pic:spPr>
                </pic:pic>
              </a:graphicData>
            </a:graphic>
          </wp:inline>
        </w:drawing>
      </w:r>
    </w:p>
    <w:p w14:paraId="7E433C6E" w14:textId="08D03C12" w:rsidR="000E6E1B" w:rsidRDefault="000E6E1B" w:rsidP="001D7D89">
      <w:r>
        <w:t>thoat.php</w:t>
      </w:r>
    </w:p>
    <w:p w14:paraId="45D08FEA" w14:textId="01A146D6" w:rsidR="00333ECE" w:rsidRDefault="00333ECE" w:rsidP="001D7D89">
      <w:r w:rsidRPr="00333ECE">
        <w:drawing>
          <wp:inline distT="0" distB="0" distL="0" distR="0" wp14:anchorId="23273817" wp14:editId="329F949D">
            <wp:extent cx="3620005" cy="1857634"/>
            <wp:effectExtent l="0" t="0" r="0" b="9525"/>
            <wp:docPr id="1059061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61467" name=""/>
                    <pic:cNvPicPr/>
                  </pic:nvPicPr>
                  <pic:blipFill>
                    <a:blip r:embed="rId75"/>
                    <a:stretch>
                      <a:fillRect/>
                    </a:stretch>
                  </pic:blipFill>
                  <pic:spPr>
                    <a:xfrm>
                      <a:off x="0" y="0"/>
                      <a:ext cx="3620005" cy="1857634"/>
                    </a:xfrm>
                    <a:prstGeom prst="rect">
                      <a:avLst/>
                    </a:prstGeom>
                  </pic:spPr>
                </pic:pic>
              </a:graphicData>
            </a:graphic>
          </wp:inline>
        </w:drawing>
      </w:r>
    </w:p>
    <w:p w14:paraId="2C7EADFD" w14:textId="77777777" w:rsidR="000E6E1B" w:rsidRDefault="000E6E1B" w:rsidP="001D7D89"/>
    <w:p w14:paraId="660EDAC9" w14:textId="2897786F" w:rsidR="000E6E1B" w:rsidRDefault="000E6E1B" w:rsidP="001D7D89">
      <w:r w:rsidRPr="000E6E1B">
        <w:drawing>
          <wp:inline distT="0" distB="0" distL="0" distR="0" wp14:anchorId="55F3FB96" wp14:editId="0C078B5A">
            <wp:extent cx="3877216" cy="1467055"/>
            <wp:effectExtent l="0" t="0" r="0" b="0"/>
            <wp:docPr id="804799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799954" name=""/>
                    <pic:cNvPicPr/>
                  </pic:nvPicPr>
                  <pic:blipFill>
                    <a:blip r:embed="rId76"/>
                    <a:stretch>
                      <a:fillRect/>
                    </a:stretch>
                  </pic:blipFill>
                  <pic:spPr>
                    <a:xfrm>
                      <a:off x="0" y="0"/>
                      <a:ext cx="3877216" cy="1467055"/>
                    </a:xfrm>
                    <a:prstGeom prst="rect">
                      <a:avLst/>
                    </a:prstGeom>
                  </pic:spPr>
                </pic:pic>
              </a:graphicData>
            </a:graphic>
          </wp:inline>
        </w:drawing>
      </w:r>
    </w:p>
    <w:p w14:paraId="1089ADEB" w14:textId="424AC534" w:rsidR="000E6E1B" w:rsidRDefault="00333ECE" w:rsidP="001D7D89">
      <w:r w:rsidRPr="00333ECE">
        <w:drawing>
          <wp:inline distT="0" distB="0" distL="0" distR="0" wp14:anchorId="497C32A8" wp14:editId="04884FF7">
            <wp:extent cx="5943600" cy="3122295"/>
            <wp:effectExtent l="0" t="0" r="0" b="1905"/>
            <wp:docPr id="1745561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61343" name=""/>
                    <pic:cNvPicPr/>
                  </pic:nvPicPr>
                  <pic:blipFill>
                    <a:blip r:embed="rId77"/>
                    <a:stretch>
                      <a:fillRect/>
                    </a:stretch>
                  </pic:blipFill>
                  <pic:spPr>
                    <a:xfrm>
                      <a:off x="0" y="0"/>
                      <a:ext cx="5943600" cy="3122295"/>
                    </a:xfrm>
                    <a:prstGeom prst="rect">
                      <a:avLst/>
                    </a:prstGeom>
                  </pic:spPr>
                </pic:pic>
              </a:graphicData>
            </a:graphic>
          </wp:inline>
        </w:drawing>
      </w:r>
    </w:p>
    <w:p w14:paraId="388EA41F" w14:textId="18447200" w:rsidR="00333ECE" w:rsidRDefault="00333ECE" w:rsidP="001D7D89">
      <w:r>
        <w:t>Sau khi nhấn logout</w:t>
      </w:r>
    </w:p>
    <w:p w14:paraId="00B298E7" w14:textId="42E4F28F" w:rsidR="00333ECE" w:rsidRDefault="00333ECE" w:rsidP="001D7D89">
      <w:r w:rsidRPr="00333ECE">
        <w:drawing>
          <wp:inline distT="0" distB="0" distL="0" distR="0" wp14:anchorId="643A2BB8" wp14:editId="26AC0E88">
            <wp:extent cx="5572903" cy="1552792"/>
            <wp:effectExtent l="0" t="0" r="0" b="9525"/>
            <wp:docPr id="1607675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5047" name=""/>
                    <pic:cNvPicPr/>
                  </pic:nvPicPr>
                  <pic:blipFill>
                    <a:blip r:embed="rId78"/>
                    <a:stretch>
                      <a:fillRect/>
                    </a:stretch>
                  </pic:blipFill>
                  <pic:spPr>
                    <a:xfrm>
                      <a:off x="0" y="0"/>
                      <a:ext cx="5572903" cy="1552792"/>
                    </a:xfrm>
                    <a:prstGeom prst="rect">
                      <a:avLst/>
                    </a:prstGeom>
                  </pic:spPr>
                </pic:pic>
              </a:graphicData>
            </a:graphic>
          </wp:inline>
        </w:drawing>
      </w:r>
    </w:p>
    <w:p w14:paraId="74B168F0" w14:textId="2F66032F" w:rsidR="00333ECE" w:rsidRDefault="00333ECE" w:rsidP="001D7D89">
      <w:r>
        <w:t>Thử vào bằng homepage.php</w:t>
      </w:r>
    </w:p>
    <w:p w14:paraId="256C6167" w14:textId="51690515" w:rsidR="00333ECE" w:rsidRDefault="00333ECE" w:rsidP="001D7D89">
      <w:r w:rsidRPr="00333ECE">
        <w:lastRenderedPageBreak/>
        <w:drawing>
          <wp:inline distT="0" distB="0" distL="0" distR="0" wp14:anchorId="44F4D663" wp14:editId="7E37B9B4">
            <wp:extent cx="5943600" cy="3101975"/>
            <wp:effectExtent l="0" t="0" r="0" b="3175"/>
            <wp:docPr id="146051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18166" name=""/>
                    <pic:cNvPicPr/>
                  </pic:nvPicPr>
                  <pic:blipFill>
                    <a:blip r:embed="rId79"/>
                    <a:stretch>
                      <a:fillRect/>
                    </a:stretch>
                  </pic:blipFill>
                  <pic:spPr>
                    <a:xfrm>
                      <a:off x="0" y="0"/>
                      <a:ext cx="5943600" cy="3101975"/>
                    </a:xfrm>
                    <a:prstGeom prst="rect">
                      <a:avLst/>
                    </a:prstGeom>
                  </pic:spPr>
                </pic:pic>
              </a:graphicData>
            </a:graphic>
          </wp:inline>
        </w:drawing>
      </w:r>
    </w:p>
    <w:p w14:paraId="10E3547D" w14:textId="77777777" w:rsidR="000E6E1B" w:rsidRPr="001D7D89" w:rsidRDefault="000E6E1B" w:rsidP="001D7D89"/>
    <w:p w14:paraId="699A03E5" w14:textId="1288D7C5" w:rsidR="007A6521" w:rsidRDefault="007A6521" w:rsidP="007A6521">
      <w:pPr>
        <w:pStyle w:val="Heading1"/>
      </w:pPr>
      <w:r w:rsidRPr="007A6521">
        <w:t>7. Bạn hãy tạo form sua_mk.php cho phép người dùng chỉnh sửa mật khẩu sau khi đăng nhập. Yêu cầu gồm 3 input: ô để nhập mật khẩu cũ, 1 ô để nhập mật khẩu mới, 1 ô cho phép nhập mật lại mật khẩu mới. Khi nhập xong cần đảm bảo: mật khẩu cũ là khớp với CSDL đang lưu, 2 ô nhập mật khẩu mới phải khớp với nhau và không giống với mật khẩu cũ, nếu đáp ứng điều kiện thì tiến hành băm mật khẩu với md5 và lưu mật khẩu mới vào CSDL.</w:t>
      </w:r>
    </w:p>
    <w:p w14:paraId="7D801C66" w14:textId="70DF7FCC" w:rsidR="003924A9" w:rsidRDefault="003924A9" w:rsidP="003924A9">
      <w:r>
        <w:t>Tạo thêm nút change password trong trang homepage.php</w:t>
      </w:r>
    </w:p>
    <w:p w14:paraId="522457D4" w14:textId="690DBD10" w:rsidR="003924A9" w:rsidRPr="003924A9" w:rsidRDefault="003924A9" w:rsidP="003924A9">
      <w:r w:rsidRPr="003924A9">
        <w:drawing>
          <wp:inline distT="0" distB="0" distL="0" distR="0" wp14:anchorId="4F1AEDBF" wp14:editId="571F978B">
            <wp:extent cx="5668166" cy="504895"/>
            <wp:effectExtent l="0" t="0" r="8890" b="9525"/>
            <wp:docPr id="710997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997648" name=""/>
                    <pic:cNvPicPr/>
                  </pic:nvPicPr>
                  <pic:blipFill>
                    <a:blip r:embed="rId80"/>
                    <a:stretch>
                      <a:fillRect/>
                    </a:stretch>
                  </pic:blipFill>
                  <pic:spPr>
                    <a:xfrm>
                      <a:off x="0" y="0"/>
                      <a:ext cx="5668166" cy="504895"/>
                    </a:xfrm>
                    <a:prstGeom prst="rect">
                      <a:avLst/>
                    </a:prstGeom>
                  </pic:spPr>
                </pic:pic>
              </a:graphicData>
            </a:graphic>
          </wp:inline>
        </w:drawing>
      </w:r>
    </w:p>
    <w:p w14:paraId="568C93DA" w14:textId="66139C9D" w:rsidR="00333ECE" w:rsidRDefault="00333ECE" w:rsidP="00333ECE">
      <w:r>
        <w:t>sua_mk.php</w:t>
      </w:r>
    </w:p>
    <w:p w14:paraId="6355BBB5" w14:textId="0CD5923C" w:rsidR="003924A9" w:rsidRDefault="003924A9" w:rsidP="00333ECE">
      <w:r w:rsidRPr="003924A9">
        <w:drawing>
          <wp:inline distT="0" distB="0" distL="0" distR="0" wp14:anchorId="7857AF81" wp14:editId="604504B3">
            <wp:extent cx="5943600" cy="1969135"/>
            <wp:effectExtent l="0" t="0" r="0" b="0"/>
            <wp:docPr id="907630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30009" name=""/>
                    <pic:cNvPicPr/>
                  </pic:nvPicPr>
                  <pic:blipFill>
                    <a:blip r:embed="rId81"/>
                    <a:stretch>
                      <a:fillRect/>
                    </a:stretch>
                  </pic:blipFill>
                  <pic:spPr>
                    <a:xfrm>
                      <a:off x="0" y="0"/>
                      <a:ext cx="5943600" cy="1969135"/>
                    </a:xfrm>
                    <a:prstGeom prst="rect">
                      <a:avLst/>
                    </a:prstGeom>
                  </pic:spPr>
                </pic:pic>
              </a:graphicData>
            </a:graphic>
          </wp:inline>
        </w:drawing>
      </w:r>
    </w:p>
    <w:p w14:paraId="64F1141C" w14:textId="60B2CD0F" w:rsidR="00333ECE" w:rsidRDefault="003924A9" w:rsidP="00333ECE">
      <w:r>
        <w:lastRenderedPageBreak/>
        <w:t>luu_mk.php</w:t>
      </w:r>
    </w:p>
    <w:p w14:paraId="134FECA6" w14:textId="03B59B37" w:rsidR="003924A9" w:rsidRDefault="00806026" w:rsidP="00333ECE">
      <w:r w:rsidRPr="00806026">
        <w:drawing>
          <wp:inline distT="0" distB="0" distL="0" distR="0" wp14:anchorId="69104373" wp14:editId="653E0194">
            <wp:extent cx="5943600" cy="4782185"/>
            <wp:effectExtent l="0" t="0" r="0" b="0"/>
            <wp:docPr id="828384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84662" name=""/>
                    <pic:cNvPicPr/>
                  </pic:nvPicPr>
                  <pic:blipFill>
                    <a:blip r:embed="rId82"/>
                    <a:stretch>
                      <a:fillRect/>
                    </a:stretch>
                  </pic:blipFill>
                  <pic:spPr>
                    <a:xfrm>
                      <a:off x="0" y="0"/>
                      <a:ext cx="5943600" cy="4782185"/>
                    </a:xfrm>
                    <a:prstGeom prst="rect">
                      <a:avLst/>
                    </a:prstGeom>
                  </pic:spPr>
                </pic:pic>
              </a:graphicData>
            </a:graphic>
          </wp:inline>
        </w:drawing>
      </w:r>
    </w:p>
    <w:p w14:paraId="49EAE431" w14:textId="28CC2D84" w:rsidR="003924A9" w:rsidRDefault="003924A9" w:rsidP="00333ECE">
      <w:r>
        <w:t>Kết quả:</w:t>
      </w:r>
    </w:p>
    <w:p w14:paraId="269C4D9C" w14:textId="7A34668B" w:rsidR="003924A9" w:rsidRDefault="003924A9" w:rsidP="00333ECE">
      <w:r w:rsidRPr="003924A9">
        <w:drawing>
          <wp:inline distT="0" distB="0" distL="0" distR="0" wp14:anchorId="474EE0E6" wp14:editId="1593DA56">
            <wp:extent cx="5943600" cy="1790700"/>
            <wp:effectExtent l="0" t="0" r="0" b="0"/>
            <wp:docPr id="940500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500461" name=""/>
                    <pic:cNvPicPr/>
                  </pic:nvPicPr>
                  <pic:blipFill>
                    <a:blip r:embed="rId83"/>
                    <a:stretch>
                      <a:fillRect/>
                    </a:stretch>
                  </pic:blipFill>
                  <pic:spPr>
                    <a:xfrm>
                      <a:off x="0" y="0"/>
                      <a:ext cx="5943600" cy="1790700"/>
                    </a:xfrm>
                    <a:prstGeom prst="rect">
                      <a:avLst/>
                    </a:prstGeom>
                  </pic:spPr>
                </pic:pic>
              </a:graphicData>
            </a:graphic>
          </wp:inline>
        </w:drawing>
      </w:r>
    </w:p>
    <w:p w14:paraId="1C557069" w14:textId="77777777" w:rsidR="003924A9" w:rsidRDefault="003924A9" w:rsidP="00333ECE"/>
    <w:p w14:paraId="017D6CF7" w14:textId="1350F3AE" w:rsidR="003924A9" w:rsidRDefault="003924A9" w:rsidP="00333ECE">
      <w:r w:rsidRPr="003924A9">
        <w:lastRenderedPageBreak/>
        <w:drawing>
          <wp:inline distT="0" distB="0" distL="0" distR="0" wp14:anchorId="23A124D7" wp14:editId="780F22A5">
            <wp:extent cx="4515480" cy="1886213"/>
            <wp:effectExtent l="0" t="0" r="0" b="0"/>
            <wp:docPr id="123118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88905" name=""/>
                    <pic:cNvPicPr/>
                  </pic:nvPicPr>
                  <pic:blipFill>
                    <a:blip r:embed="rId84"/>
                    <a:stretch>
                      <a:fillRect/>
                    </a:stretch>
                  </pic:blipFill>
                  <pic:spPr>
                    <a:xfrm>
                      <a:off x="0" y="0"/>
                      <a:ext cx="4515480" cy="1886213"/>
                    </a:xfrm>
                    <a:prstGeom prst="rect">
                      <a:avLst/>
                    </a:prstGeom>
                  </pic:spPr>
                </pic:pic>
              </a:graphicData>
            </a:graphic>
          </wp:inline>
        </w:drawing>
      </w:r>
    </w:p>
    <w:p w14:paraId="5E30CED7" w14:textId="5225EA6F" w:rsidR="003924A9" w:rsidRDefault="00806026" w:rsidP="00333ECE">
      <w:r w:rsidRPr="00806026">
        <w:drawing>
          <wp:inline distT="0" distB="0" distL="0" distR="0" wp14:anchorId="139F8E5A" wp14:editId="6B24C6FE">
            <wp:extent cx="4077269" cy="914528"/>
            <wp:effectExtent l="0" t="0" r="0" b="0"/>
            <wp:docPr id="393860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60376" name=""/>
                    <pic:cNvPicPr/>
                  </pic:nvPicPr>
                  <pic:blipFill>
                    <a:blip r:embed="rId85"/>
                    <a:stretch>
                      <a:fillRect/>
                    </a:stretch>
                  </pic:blipFill>
                  <pic:spPr>
                    <a:xfrm>
                      <a:off x="0" y="0"/>
                      <a:ext cx="4077269" cy="914528"/>
                    </a:xfrm>
                    <a:prstGeom prst="rect">
                      <a:avLst/>
                    </a:prstGeom>
                  </pic:spPr>
                </pic:pic>
              </a:graphicData>
            </a:graphic>
          </wp:inline>
        </w:drawing>
      </w:r>
    </w:p>
    <w:p w14:paraId="76CDB77D" w14:textId="47C10549" w:rsidR="001D7D89" w:rsidRDefault="00806026" w:rsidP="001D7D89">
      <w:r>
        <w:t>Nếu nhập mật khẩu của sai</w:t>
      </w:r>
    </w:p>
    <w:p w14:paraId="0AA304FF" w14:textId="6571179A" w:rsidR="00806026" w:rsidRDefault="00806026" w:rsidP="001D7D89">
      <w:r w:rsidRPr="00806026">
        <w:drawing>
          <wp:inline distT="0" distB="0" distL="0" distR="0" wp14:anchorId="3EA3567F" wp14:editId="1B3A2107">
            <wp:extent cx="3953427" cy="943107"/>
            <wp:effectExtent l="0" t="0" r="0" b="9525"/>
            <wp:docPr id="1189850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50168" name=""/>
                    <pic:cNvPicPr/>
                  </pic:nvPicPr>
                  <pic:blipFill>
                    <a:blip r:embed="rId86"/>
                    <a:stretch>
                      <a:fillRect/>
                    </a:stretch>
                  </pic:blipFill>
                  <pic:spPr>
                    <a:xfrm>
                      <a:off x="0" y="0"/>
                      <a:ext cx="3953427" cy="943107"/>
                    </a:xfrm>
                    <a:prstGeom prst="rect">
                      <a:avLst/>
                    </a:prstGeom>
                  </pic:spPr>
                </pic:pic>
              </a:graphicData>
            </a:graphic>
          </wp:inline>
        </w:drawing>
      </w:r>
    </w:p>
    <w:p w14:paraId="657304A1" w14:textId="546F58D1" w:rsidR="00806026" w:rsidRDefault="00077457" w:rsidP="001D7D89">
      <w:r>
        <w:t>Khi nhập mật khẩu mới và mật khẩu nhập lại không đúng</w:t>
      </w:r>
    </w:p>
    <w:p w14:paraId="31159B34" w14:textId="2F119AE1" w:rsidR="00077457" w:rsidRPr="001D7D89" w:rsidRDefault="00077457" w:rsidP="001D7D89">
      <w:r w:rsidRPr="00077457">
        <w:drawing>
          <wp:inline distT="0" distB="0" distL="0" distR="0" wp14:anchorId="516F71F8" wp14:editId="3B7414D4">
            <wp:extent cx="4515480" cy="914528"/>
            <wp:effectExtent l="0" t="0" r="0" b="0"/>
            <wp:docPr id="1256909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909358" name=""/>
                    <pic:cNvPicPr/>
                  </pic:nvPicPr>
                  <pic:blipFill>
                    <a:blip r:embed="rId87"/>
                    <a:stretch>
                      <a:fillRect/>
                    </a:stretch>
                  </pic:blipFill>
                  <pic:spPr>
                    <a:xfrm>
                      <a:off x="0" y="0"/>
                      <a:ext cx="4515480" cy="914528"/>
                    </a:xfrm>
                    <a:prstGeom prst="rect">
                      <a:avLst/>
                    </a:prstGeom>
                  </pic:spPr>
                </pic:pic>
              </a:graphicData>
            </a:graphic>
          </wp:inline>
        </w:drawing>
      </w:r>
    </w:p>
    <w:p w14:paraId="54945450" w14:textId="3AE68B7C" w:rsidR="007A6521" w:rsidRDefault="007A6521" w:rsidP="007A6521">
      <w:pPr>
        <w:pStyle w:val="Heading1"/>
      </w:pPr>
      <w:r w:rsidRPr="007A6521">
        <w:t>8. Bạn đọc trong</w:t>
      </w:r>
      <w:r w:rsidR="00901FAF">
        <w:t xml:space="preserve"> </w:t>
      </w:r>
      <w:r w:rsidRPr="007A6521">
        <w:t>4 để tìm hiểu và mô tả các cơ chế, các hàm/thủ tục để thực hiện việc upload.</w:t>
      </w:r>
    </w:p>
    <w:p w14:paraId="5A3E2BAD" w14:textId="34251195" w:rsidR="001D7D89" w:rsidRDefault="0037357D" w:rsidP="001D7D89">
      <w:r>
        <w:t>Mô tả các hàm/thủ tục để thực hiện việc upload</w:t>
      </w:r>
    </w:p>
    <w:p w14:paraId="6CA79F79" w14:textId="67FD03DD" w:rsidR="00CD52BC" w:rsidRDefault="00CD52BC" w:rsidP="001D7D89">
      <w:r w:rsidRPr="00CD52BC">
        <w:drawing>
          <wp:inline distT="0" distB="0" distL="0" distR="0" wp14:anchorId="708A2AEC" wp14:editId="35CD2603">
            <wp:extent cx="5943600" cy="297815"/>
            <wp:effectExtent l="0" t="0" r="0" b="6985"/>
            <wp:docPr id="961960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60540" name=""/>
                    <pic:cNvPicPr/>
                  </pic:nvPicPr>
                  <pic:blipFill>
                    <a:blip r:embed="rId88"/>
                    <a:stretch>
                      <a:fillRect/>
                    </a:stretch>
                  </pic:blipFill>
                  <pic:spPr>
                    <a:xfrm>
                      <a:off x="0" y="0"/>
                      <a:ext cx="5943600" cy="297815"/>
                    </a:xfrm>
                    <a:prstGeom prst="rect">
                      <a:avLst/>
                    </a:prstGeom>
                  </pic:spPr>
                </pic:pic>
              </a:graphicData>
            </a:graphic>
          </wp:inline>
        </w:drawing>
      </w:r>
    </w:p>
    <w:p w14:paraId="425CBCC0" w14:textId="47816743" w:rsidR="00CD52BC" w:rsidRDefault="00CD52BC" w:rsidP="001D7D89">
      <w:r>
        <w:t xml:space="preserve">Đảm bảo form phải có </w:t>
      </w:r>
      <w:r w:rsidRPr="00CD52BC">
        <w:t> method="post" enctype="multipart/form-data"</w:t>
      </w:r>
      <w:r>
        <w:t xml:space="preserve"> thì mới tải tệp lên được</w:t>
      </w:r>
    </w:p>
    <w:p w14:paraId="2C7FB714" w14:textId="45442295" w:rsidR="0037357D" w:rsidRDefault="00CD52BC" w:rsidP="001D7D89">
      <w:r w:rsidRPr="00CD52BC">
        <w:lastRenderedPageBreak/>
        <w:drawing>
          <wp:inline distT="0" distB="0" distL="0" distR="0" wp14:anchorId="61EF8412" wp14:editId="1DC15E77">
            <wp:extent cx="5943600" cy="2999105"/>
            <wp:effectExtent l="0" t="0" r="0" b="0"/>
            <wp:docPr id="779217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217914" name=""/>
                    <pic:cNvPicPr/>
                  </pic:nvPicPr>
                  <pic:blipFill>
                    <a:blip r:embed="rId89"/>
                    <a:stretch>
                      <a:fillRect/>
                    </a:stretch>
                  </pic:blipFill>
                  <pic:spPr>
                    <a:xfrm>
                      <a:off x="0" y="0"/>
                      <a:ext cx="5943600" cy="2999105"/>
                    </a:xfrm>
                    <a:prstGeom prst="rect">
                      <a:avLst/>
                    </a:prstGeom>
                  </pic:spPr>
                </pic:pic>
              </a:graphicData>
            </a:graphic>
          </wp:inline>
        </w:drawing>
      </w:r>
    </w:p>
    <w:p w14:paraId="7FADDE5B" w14:textId="6396E539" w:rsidR="00CD52BC" w:rsidRDefault="00CD52BC" w:rsidP="00CD52BC">
      <w:r>
        <w:t>$target_dir = "</w:t>
      </w:r>
      <w:r>
        <w:t>./</w:t>
      </w:r>
      <w:r>
        <w:t>uploads/" - chỉ định thư mục nơi tệp sẽ được đặt</w:t>
      </w:r>
    </w:p>
    <w:p w14:paraId="4C384178" w14:textId="77777777" w:rsidR="00CD52BC" w:rsidRDefault="00CD52BC" w:rsidP="00CD52BC">
      <w:r>
        <w:t>$target_file chỉ định đường dẫn của tệp sẽ được tải lên</w:t>
      </w:r>
    </w:p>
    <w:p w14:paraId="25346E8A" w14:textId="77777777" w:rsidR="00CD52BC" w:rsidRDefault="00CD52BC" w:rsidP="00CD52BC">
      <w:r>
        <w:t>$uploadOk=1 chưa được sử dụng (sẽ được sử dụng sau)</w:t>
      </w:r>
    </w:p>
    <w:p w14:paraId="5F76E2A8" w14:textId="678164B8" w:rsidR="00CD52BC" w:rsidRDefault="00CD52BC" w:rsidP="00CD52BC">
      <w:r>
        <w:t>$imageFileType giữ phần mở rộng của tệp (ở dạng chữ thường)</w:t>
      </w:r>
    </w:p>
    <w:p w14:paraId="149FD2A2" w14:textId="6B9325E5" w:rsidR="00CD52BC" w:rsidRDefault="00CD52BC" w:rsidP="00CD52BC">
      <w:r w:rsidRPr="00CD52BC">
        <w:drawing>
          <wp:inline distT="0" distB="0" distL="0" distR="0" wp14:anchorId="0721A76C" wp14:editId="31209CFF">
            <wp:extent cx="4248743" cy="876422"/>
            <wp:effectExtent l="0" t="0" r="0" b="0"/>
            <wp:docPr id="1784761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61283" name=""/>
                    <pic:cNvPicPr/>
                  </pic:nvPicPr>
                  <pic:blipFill>
                    <a:blip r:embed="rId90"/>
                    <a:stretch>
                      <a:fillRect/>
                    </a:stretch>
                  </pic:blipFill>
                  <pic:spPr>
                    <a:xfrm>
                      <a:off x="0" y="0"/>
                      <a:ext cx="4248743" cy="876422"/>
                    </a:xfrm>
                    <a:prstGeom prst="rect">
                      <a:avLst/>
                    </a:prstGeom>
                  </pic:spPr>
                </pic:pic>
              </a:graphicData>
            </a:graphic>
          </wp:inline>
        </w:drawing>
      </w:r>
    </w:p>
    <w:p w14:paraId="19E99078" w14:textId="7D652ACE" w:rsidR="00CD52BC" w:rsidRDefault="00CD52BC" w:rsidP="00CD52BC">
      <w:r>
        <w:t xml:space="preserve">Kiểm </w:t>
      </w:r>
      <w:r w:rsidRPr="00CD52BC">
        <w:t xml:space="preserve">tra xem tệp đã tồn tại trong thư mục "uploads" chưa. Nếu có, một thông báo lỗi sẽ được hiển thị và $uploadOk </w:t>
      </w:r>
      <w:r>
        <w:t xml:space="preserve">= </w:t>
      </w:r>
      <w:r w:rsidRPr="00CD52BC">
        <w:t>0</w:t>
      </w:r>
    </w:p>
    <w:p w14:paraId="1321D97D" w14:textId="74704AF0" w:rsidR="00CD52BC" w:rsidRDefault="00CD52BC" w:rsidP="00CD52BC">
      <w:r w:rsidRPr="00CD52BC">
        <w:drawing>
          <wp:inline distT="0" distB="0" distL="0" distR="0" wp14:anchorId="12F7D965" wp14:editId="495BA313">
            <wp:extent cx="4982270" cy="924054"/>
            <wp:effectExtent l="0" t="0" r="0" b="9525"/>
            <wp:docPr id="1767597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597557" name=""/>
                    <pic:cNvPicPr/>
                  </pic:nvPicPr>
                  <pic:blipFill>
                    <a:blip r:embed="rId91"/>
                    <a:stretch>
                      <a:fillRect/>
                    </a:stretch>
                  </pic:blipFill>
                  <pic:spPr>
                    <a:xfrm>
                      <a:off x="0" y="0"/>
                      <a:ext cx="4982270" cy="924054"/>
                    </a:xfrm>
                    <a:prstGeom prst="rect">
                      <a:avLst/>
                    </a:prstGeom>
                  </pic:spPr>
                </pic:pic>
              </a:graphicData>
            </a:graphic>
          </wp:inline>
        </w:drawing>
      </w:r>
    </w:p>
    <w:p w14:paraId="0BB27B6E" w14:textId="5935EEEB" w:rsidR="00CD52BC" w:rsidRDefault="00CD52BC" w:rsidP="00CD52BC">
      <w:r>
        <w:t xml:space="preserve">Kiểm tra kích thước tệp. </w:t>
      </w:r>
      <w:r w:rsidRPr="00CD52BC">
        <w:t xml:space="preserve">Nếu tệp lớn hơn 500KB, thông báo lỗi sẽ hiển thị và $uploadOk </w:t>
      </w:r>
      <w:r>
        <w:t xml:space="preserve">= </w:t>
      </w:r>
      <w:r w:rsidRPr="00CD52BC">
        <w:t>0</w:t>
      </w:r>
    </w:p>
    <w:p w14:paraId="760FBF3E" w14:textId="443E240E" w:rsidR="00CD52BC" w:rsidRDefault="00CD52BC" w:rsidP="00CD52BC">
      <w:r w:rsidRPr="00CD52BC">
        <w:lastRenderedPageBreak/>
        <w:drawing>
          <wp:inline distT="0" distB="0" distL="0" distR="0" wp14:anchorId="1EFA06B4" wp14:editId="0D5A757B">
            <wp:extent cx="5943600" cy="1844675"/>
            <wp:effectExtent l="0" t="0" r="0" b="3175"/>
            <wp:docPr id="254841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841588" name=""/>
                    <pic:cNvPicPr/>
                  </pic:nvPicPr>
                  <pic:blipFill>
                    <a:blip r:embed="rId92"/>
                    <a:stretch>
                      <a:fillRect/>
                    </a:stretch>
                  </pic:blipFill>
                  <pic:spPr>
                    <a:xfrm>
                      <a:off x="0" y="0"/>
                      <a:ext cx="5943600" cy="1844675"/>
                    </a:xfrm>
                    <a:prstGeom prst="rect">
                      <a:avLst/>
                    </a:prstGeom>
                  </pic:spPr>
                </pic:pic>
              </a:graphicData>
            </a:graphic>
          </wp:inline>
        </w:drawing>
      </w:r>
    </w:p>
    <w:p w14:paraId="106BE2C3" w14:textId="45C0EFBC" w:rsidR="00CD52BC" w:rsidRDefault="00CD52BC" w:rsidP="00CD52BC">
      <w:r>
        <w:t xml:space="preserve">Kiểm tra định dạng của tệp, </w:t>
      </w:r>
      <w:r w:rsidRPr="00CD52BC">
        <w:t> chỉ cho phép người dùng tải lên các tệp JPG, JPEG, PNG và GIF</w:t>
      </w:r>
      <w:r w:rsidR="00726E01">
        <w:t xml:space="preserve">. </w:t>
      </w:r>
      <w:r w:rsidR="00726E01" w:rsidRPr="00726E01">
        <w:t xml:space="preserve">Tất cả các loại tệp khác đều hiển thị thông báo lỗi trước khi đặt $uploadOk </w:t>
      </w:r>
      <w:r w:rsidR="00726E01">
        <w:t>= 0</w:t>
      </w:r>
    </w:p>
    <w:p w14:paraId="1838C974" w14:textId="34178C64" w:rsidR="00726E01" w:rsidRDefault="00726E01" w:rsidP="00CD52BC">
      <w:r w:rsidRPr="00726E01">
        <w:drawing>
          <wp:inline distT="0" distB="0" distL="0" distR="0" wp14:anchorId="0671A4D5" wp14:editId="009AB536">
            <wp:extent cx="5943600" cy="2129155"/>
            <wp:effectExtent l="0" t="0" r="0" b="4445"/>
            <wp:docPr id="1069744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744138" name=""/>
                    <pic:cNvPicPr/>
                  </pic:nvPicPr>
                  <pic:blipFill>
                    <a:blip r:embed="rId93"/>
                    <a:stretch>
                      <a:fillRect/>
                    </a:stretch>
                  </pic:blipFill>
                  <pic:spPr>
                    <a:xfrm>
                      <a:off x="0" y="0"/>
                      <a:ext cx="5943600" cy="2129155"/>
                    </a:xfrm>
                    <a:prstGeom prst="rect">
                      <a:avLst/>
                    </a:prstGeom>
                  </pic:spPr>
                </pic:pic>
              </a:graphicData>
            </a:graphic>
          </wp:inline>
        </w:drawing>
      </w:r>
    </w:p>
    <w:p w14:paraId="242B69B0" w14:textId="343B6F41" w:rsidR="00CD52BC" w:rsidRDefault="00726E01" w:rsidP="00CD52BC">
      <w:r>
        <w:t>Kiểm tra biến $uploadOK có bằng 0 hay không, Nếu bằng 0 thì tệp không được upload. Nếu khác 0 thì kiểm tra tệp được lưu chưa. Nếu rồi được hiện thông báo ngược lại hiện thông báo lỗi.</w:t>
      </w:r>
    </w:p>
    <w:p w14:paraId="6CC6A300" w14:textId="034C4EFE" w:rsidR="00726E01" w:rsidRDefault="00726E01" w:rsidP="00CD52BC">
      <w:r w:rsidRPr="00726E01">
        <w:t>move_uploaded_file(): Di chuyển tệp tin từ vị trí tạm thời đến thư mục đích trên server.</w:t>
      </w:r>
    </w:p>
    <w:p w14:paraId="2BF76F16" w14:textId="0806F679" w:rsidR="00726E01" w:rsidRDefault="00726E01" w:rsidP="00726E01">
      <w:r w:rsidRPr="00726E01">
        <w:t>$_FILES["fileToUpload"]["tmp_name"]: Lưu trữ đường dẫn tạm thời của tệp tin khi được tải lên.</w:t>
      </w:r>
    </w:p>
    <w:p w14:paraId="24E342BA" w14:textId="6FE85358" w:rsidR="00726E01" w:rsidRPr="00726E01" w:rsidRDefault="00726E01" w:rsidP="00726E01">
      <w:r w:rsidRPr="00726E01">
        <w:t>$target_file</w:t>
      </w:r>
      <w:r>
        <w:t>: đ</w:t>
      </w:r>
      <w:r w:rsidRPr="00726E01">
        <w:t>ường dẫn đích nơi tệp tin sẽ được di chuyển đến</w:t>
      </w:r>
    </w:p>
    <w:p w14:paraId="7602BB94" w14:textId="447DD17E" w:rsidR="007A6521" w:rsidRDefault="007A6521" w:rsidP="007A6521">
      <w:pPr>
        <w:pStyle w:val="Heading1"/>
      </w:pPr>
      <w:r w:rsidRPr="007A6521">
        <w:t>9. Bạn hãy đọc 5, mô tả chức năng của hàm này và các tham số trong hàm (tham khảo thêm từ read-csv.php).</w:t>
      </w:r>
    </w:p>
    <w:p w14:paraId="1E8C346D" w14:textId="7AEB09CA" w:rsidR="00726E01" w:rsidRDefault="00726E01" w:rsidP="00726E01">
      <w:r>
        <w:t>M</w:t>
      </w:r>
      <w:r w:rsidRPr="00726E01">
        <w:t>ô tả chức năng của hàm này và các tham số trong hàm</w:t>
      </w:r>
      <w:r>
        <w:t>:</w:t>
      </w:r>
      <w:r w:rsidR="00F6581F">
        <w:t xml:space="preserve"> </w:t>
      </w:r>
      <w:r w:rsidR="00F6581F">
        <w:fldChar w:fldCharType="begin"/>
      </w:r>
      <w:r w:rsidR="00F6581F">
        <w:instrText xml:space="preserve"> ADDIN ZOTERO_ITEM CSL_CITATION {"citationID":"vacERA8U","properties":{"formattedCitation":"[5]","plainCitation":"[5]","noteIndex":0},"citationItems":[{"id":71,"uris":["http://zotero.org/users/local/5GXSotLS/items/RE2ZMT48"],"itemData":{"id":71,"type":"webpage","title":"PHP file() Function","URL":"https://www.w3schools.com/php/func_filesystem_file.asp","accessed":{"date-parts":[["2025",2,17]]}}}],"schema":"https://github.com/citation-style-language/schema/raw/master/csl-citation.json"} </w:instrText>
      </w:r>
      <w:r w:rsidR="00F6581F">
        <w:fldChar w:fldCharType="separate"/>
      </w:r>
      <w:r w:rsidR="00F6581F" w:rsidRPr="00F6581F">
        <w:rPr>
          <w:rFonts w:cs="Times New Roman"/>
        </w:rPr>
        <w:t>[5]</w:t>
      </w:r>
      <w:r w:rsidR="00F6581F">
        <w:fldChar w:fldCharType="end"/>
      </w:r>
    </w:p>
    <w:p w14:paraId="55C54848" w14:textId="457244E5" w:rsidR="00726E01" w:rsidRDefault="00726E01" w:rsidP="00726E01">
      <w:r w:rsidRPr="00726E01">
        <w:lastRenderedPageBreak/>
        <w:drawing>
          <wp:inline distT="0" distB="0" distL="0" distR="0" wp14:anchorId="4BC9CE05" wp14:editId="17F184F0">
            <wp:extent cx="5382376" cy="3200847"/>
            <wp:effectExtent l="0" t="0" r="0" b="0"/>
            <wp:docPr id="661271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71197" name=""/>
                    <pic:cNvPicPr/>
                  </pic:nvPicPr>
                  <pic:blipFill>
                    <a:blip r:embed="rId94"/>
                    <a:stretch>
                      <a:fillRect/>
                    </a:stretch>
                  </pic:blipFill>
                  <pic:spPr>
                    <a:xfrm>
                      <a:off x="0" y="0"/>
                      <a:ext cx="5382376" cy="3200847"/>
                    </a:xfrm>
                    <a:prstGeom prst="rect">
                      <a:avLst/>
                    </a:prstGeom>
                  </pic:spPr>
                </pic:pic>
              </a:graphicData>
            </a:graphic>
          </wp:inline>
        </w:drawing>
      </w:r>
    </w:p>
    <w:p w14:paraId="45DF701C" w14:textId="1EB0CC9E" w:rsidR="00726E01" w:rsidRDefault="00726E01" w:rsidP="00726E01">
      <w:r w:rsidRPr="00726E01">
        <w:t>Hàm file() đọc một tệp vào một mảng.</w:t>
      </w:r>
      <w:r w:rsidR="00F6581F">
        <w:t xml:space="preserve"> Cú pháp </w:t>
      </w:r>
      <w:r w:rsidR="00F6581F" w:rsidRPr="00F6581F">
        <w:drawing>
          <wp:inline distT="0" distB="0" distL="0" distR="0" wp14:anchorId="7FA694FF" wp14:editId="34AF0568">
            <wp:extent cx="3238952" cy="438211"/>
            <wp:effectExtent l="0" t="0" r="0" b="0"/>
            <wp:docPr id="426548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48834" name=""/>
                    <pic:cNvPicPr/>
                  </pic:nvPicPr>
                  <pic:blipFill>
                    <a:blip r:embed="rId95"/>
                    <a:stretch>
                      <a:fillRect/>
                    </a:stretch>
                  </pic:blipFill>
                  <pic:spPr>
                    <a:xfrm>
                      <a:off x="0" y="0"/>
                      <a:ext cx="3238952" cy="438211"/>
                    </a:xfrm>
                    <a:prstGeom prst="rect">
                      <a:avLst/>
                    </a:prstGeom>
                  </pic:spPr>
                </pic:pic>
              </a:graphicData>
            </a:graphic>
          </wp:inline>
        </w:drawing>
      </w:r>
    </w:p>
    <w:p w14:paraId="78998D43" w14:textId="2FDE6302" w:rsidR="00F6581F" w:rsidRDefault="00F6581F" w:rsidP="00726E01">
      <w:r>
        <w:t xml:space="preserve">Filename: </w:t>
      </w:r>
      <w:r w:rsidRPr="00F6581F">
        <w:t>Đây là tên hoặc đường dẫn đến tệp mà bạn muốn đọc</w:t>
      </w:r>
    </w:p>
    <w:p w14:paraId="49A46C1F" w14:textId="582CBE55" w:rsidR="00F6581F" w:rsidRDefault="00F6581F" w:rsidP="00726E01">
      <w:r>
        <w:t>Flag:</w:t>
      </w:r>
      <w:r w:rsidRPr="00F6581F">
        <w:t xml:space="preserve"> </w:t>
      </w:r>
      <w:r w:rsidRPr="00F6581F">
        <w:t xml:space="preserve">Đây là một tham số tùy chọn xác định cách thức mở tệp. </w:t>
      </w:r>
    </w:p>
    <w:p w14:paraId="26173734" w14:textId="77777777" w:rsidR="00F6581F" w:rsidRPr="00F6581F" w:rsidRDefault="00F6581F" w:rsidP="00F6581F">
      <w:pPr>
        <w:ind w:left="720"/>
        <w:rPr>
          <w:lang w:val="vi-VN"/>
        </w:rPr>
      </w:pPr>
      <w:r w:rsidRPr="00F6581F">
        <w:rPr>
          <w:lang w:val="vi-VN"/>
        </w:rPr>
        <w:t>FILE_USE_INCLUDE_PATH - Tìm kiếm tệp trong include_path (trong php.ini)</w:t>
      </w:r>
    </w:p>
    <w:p w14:paraId="63AD80EF" w14:textId="77777777" w:rsidR="00F6581F" w:rsidRPr="00F6581F" w:rsidRDefault="00F6581F" w:rsidP="00F6581F">
      <w:pPr>
        <w:ind w:left="720"/>
        <w:rPr>
          <w:lang w:val="vi-VN"/>
        </w:rPr>
      </w:pPr>
      <w:r w:rsidRPr="00F6581F">
        <w:rPr>
          <w:lang w:val="vi-VN"/>
        </w:rPr>
        <w:t>FILE_IGNORE_NEW_LINES - Bỏ qua dòng mới ở cuối mỗi phần tử mảng</w:t>
      </w:r>
    </w:p>
    <w:p w14:paraId="489FE82A" w14:textId="0AE70A97" w:rsidR="00F6581F" w:rsidRDefault="00F6581F" w:rsidP="00F6581F">
      <w:pPr>
        <w:ind w:left="720"/>
      </w:pPr>
      <w:r w:rsidRPr="00F6581F">
        <w:rPr>
          <w:lang w:val="vi-VN"/>
        </w:rPr>
        <w:t>FILE_SKIP_EMPTY_LINES - Bỏ qua các dòng trống trong tệp</w:t>
      </w:r>
    </w:p>
    <w:p w14:paraId="2C94B545" w14:textId="20601356" w:rsidR="00F6581F" w:rsidRDefault="00F6581F" w:rsidP="00F6581F">
      <w:r>
        <w:t>Context:</w:t>
      </w:r>
      <w:r w:rsidRPr="00F6581F">
        <w:rPr>
          <w:rFonts w:ascii="inherit" w:eastAsia="Times New Roman" w:hAnsi="inherit" w:cs="Courier New"/>
          <w:color w:val="1F1F1F"/>
          <w:kern w:val="0"/>
          <w:sz w:val="42"/>
          <w:szCs w:val="42"/>
          <w:lang w:val="vi-VN"/>
          <w14:ligatures w14:val="none"/>
        </w:rPr>
        <w:t xml:space="preserve"> </w:t>
      </w:r>
      <w:r w:rsidRPr="00F6581F">
        <w:t>Đây là một tham số tùy chọn</w:t>
      </w:r>
      <w:r w:rsidRPr="00F6581F">
        <w:rPr>
          <w:lang w:val="vi-VN"/>
        </w:rPr>
        <w:t>. Chỉ định ngữ cảnh của tệp xử lý. Ngữ cảnh là một tập hợp các tùy chọn có thể sửa đổi hành vi của luồng. Có thể bỏ qua bằng cách sử dụng NULL.</w:t>
      </w:r>
    </w:p>
    <w:p w14:paraId="02755940" w14:textId="1FC95FF5" w:rsidR="00F6581F" w:rsidRDefault="00F6581F" w:rsidP="00F6581F">
      <w:r w:rsidRPr="00F6581F">
        <w:t>str_getcsv($value) là một hàm trong PHP dùng để phân tách một chuỗi (dòng văn bản) thành một mảng con theo định dạng CSV (Comma-Separated Values).</w:t>
      </w:r>
    </w:p>
    <w:p w14:paraId="6DFF9F3B" w14:textId="3917A0BC" w:rsidR="00F6581F" w:rsidRPr="00F6581F" w:rsidRDefault="00F6581F" w:rsidP="00F6581F">
      <w:r w:rsidRPr="00F6581F">
        <w:t>print_r($csv) sẽ in ra nội dung của mảng $csv. Sau khi xử lý xong, mảng này sẽ chứa các mảng con (mỗi mảng con đại diện cho một dòng trong tệp CSV).</w:t>
      </w:r>
    </w:p>
    <w:p w14:paraId="147DFB5A" w14:textId="5FFAEC36" w:rsidR="00F6581F" w:rsidRDefault="00F6581F" w:rsidP="00726E01"/>
    <w:p w14:paraId="7432A2F1" w14:textId="77777777" w:rsidR="00F6581F" w:rsidRDefault="00F6581F" w:rsidP="00726E01"/>
    <w:p w14:paraId="0C0D25BD" w14:textId="77777777" w:rsidR="00726E01" w:rsidRPr="00726E01" w:rsidRDefault="00726E01" w:rsidP="00726E01"/>
    <w:p w14:paraId="01FE0E72" w14:textId="77777777" w:rsidR="00726E01" w:rsidRPr="00726E01" w:rsidRDefault="00726E01" w:rsidP="00726E01"/>
    <w:p w14:paraId="12E757CE" w14:textId="77777777" w:rsidR="001D7D89" w:rsidRPr="001D7D89" w:rsidRDefault="001D7D89" w:rsidP="001D7D89"/>
    <w:p w14:paraId="1720D910" w14:textId="77777777" w:rsidR="00B84D41" w:rsidRDefault="007A6521" w:rsidP="00B84D41">
      <w:pPr>
        <w:pStyle w:val="Heading1"/>
      </w:pPr>
      <w:r w:rsidRPr="007A6521">
        <w:t>10. Bạn hãy tạo 1 tập tin csv ít nhất 10 dòng dữ liệu với các cột dữ liệu như bảng customer trong csdl qlbanhang. Tạo tập tin upload-csv.php với giao diện cho phép upload các tập tin csv, và tập tin upload-csv-processing để xử lý nút xử lý sự kiện upload file csv và đưa</w:t>
      </w:r>
      <w:r w:rsidR="00B84D41">
        <w:t xml:space="preserve"> </w:t>
      </w:r>
      <w:r w:rsidRPr="007A6521">
        <w:t>dữ liệu vào bảng customers trong CSDL. Gợi ý:</w:t>
      </w:r>
    </w:p>
    <w:p w14:paraId="0F82E471" w14:textId="77777777" w:rsidR="00077457" w:rsidRPr="00077457" w:rsidRDefault="007A6521" w:rsidP="00077457">
      <w:pPr>
        <w:rPr>
          <w:b/>
          <w:bCs/>
        </w:rPr>
      </w:pPr>
      <w:r w:rsidRPr="00077457">
        <w:rPr>
          <w:b/>
          <w:bCs/>
        </w:rPr>
        <w:t>○ Xem cấu trúc của bảng customer, mở excel và nhập liệu lưu lại với định dạng</w:t>
      </w:r>
      <w:r w:rsidR="00B84D41" w:rsidRPr="00077457">
        <w:rPr>
          <w:b/>
          <w:bCs/>
        </w:rPr>
        <w:t xml:space="preserve"> </w:t>
      </w:r>
      <w:r w:rsidRPr="00077457">
        <w:rPr>
          <w:b/>
          <w:bCs/>
        </w:rPr>
        <w:t>CSV.</w:t>
      </w:r>
    </w:p>
    <w:p w14:paraId="7C4FE2A9" w14:textId="77777777" w:rsidR="00077457" w:rsidRPr="00077457" w:rsidRDefault="007A6521" w:rsidP="00077457">
      <w:pPr>
        <w:rPr>
          <w:b/>
          <w:bCs/>
        </w:rPr>
      </w:pPr>
      <w:r w:rsidRPr="00077457">
        <w:rPr>
          <w:b/>
          <w:bCs/>
        </w:rPr>
        <w:t>○ Tham khảo upload-img.php để thiết kế giao diện upload file</w:t>
      </w:r>
    </w:p>
    <w:p w14:paraId="2326CAF7" w14:textId="45B999D9" w:rsidR="00B373F8" w:rsidRDefault="007A6521" w:rsidP="00077457">
      <w:pPr>
        <w:rPr>
          <w:b/>
          <w:bCs/>
        </w:rPr>
      </w:pPr>
      <w:r w:rsidRPr="00077457">
        <w:rPr>
          <w:b/>
          <w:bCs/>
        </w:rPr>
        <w:t>○ Tham khảo upload-csdl.php để thiết kế action xử lý việc upload file, chú ý chỉnh</w:t>
      </w:r>
      <w:r w:rsidR="00B84D41" w:rsidRPr="00077457">
        <w:rPr>
          <w:b/>
          <w:bCs/>
        </w:rPr>
        <w:t xml:space="preserve"> </w:t>
      </w:r>
      <w:r w:rsidRPr="00077457">
        <w:rPr>
          <w:b/>
          <w:bCs/>
        </w:rPr>
        <w:t>sửa loại tập tin chấp nhận các file csv. Tham khảo: 6,7. Ở đoạn sau khi upload</w:t>
      </w:r>
      <w:r w:rsidR="00B84D41" w:rsidRPr="00077457">
        <w:rPr>
          <w:b/>
          <w:bCs/>
        </w:rPr>
        <w:t xml:space="preserve"> </w:t>
      </w:r>
      <w:r w:rsidRPr="00077457">
        <w:rPr>
          <w:b/>
          <w:bCs/>
        </w:rPr>
        <w:t>thành công, bạn lấy tên file vừa upload đưa vào hàm đọc tập tin. Bạn tham khảo</w:t>
      </w:r>
      <w:r w:rsidR="00B84D41" w:rsidRPr="00077457">
        <w:rPr>
          <w:b/>
          <w:bCs/>
        </w:rPr>
        <w:t xml:space="preserve"> </w:t>
      </w:r>
      <w:r w:rsidRPr="00077457">
        <w:rPr>
          <w:b/>
          <w:bCs/>
        </w:rPr>
        <w:t>read-csv.php chỉnh sửa đọc dữ liệu từ csv đưa vào mảng để lần lượt thực hiện</w:t>
      </w:r>
      <w:r w:rsidR="00B84D41" w:rsidRPr="00077457">
        <w:rPr>
          <w:b/>
          <w:bCs/>
        </w:rPr>
        <w:t xml:space="preserve"> </w:t>
      </w:r>
      <w:r w:rsidRPr="00077457">
        <w:rPr>
          <w:b/>
          <w:bCs/>
        </w:rPr>
        <w:t>insert từng dòng dữ liệu trong csv vào CSDL.</w:t>
      </w:r>
    </w:p>
    <w:p w14:paraId="2945B123" w14:textId="29A26DD2" w:rsidR="001827D1" w:rsidRPr="001827D1" w:rsidRDefault="001827D1" w:rsidP="00077457">
      <w:r>
        <w:t>Customers.csv</w:t>
      </w:r>
    </w:p>
    <w:p w14:paraId="2C0A0A4C" w14:textId="07694394" w:rsidR="001827D1" w:rsidRDefault="009D73E6" w:rsidP="00077457">
      <w:pPr>
        <w:rPr>
          <w:b/>
          <w:bCs/>
        </w:rPr>
      </w:pPr>
      <w:r w:rsidRPr="009D73E6">
        <w:rPr>
          <w:b/>
          <w:bCs/>
        </w:rPr>
        <w:drawing>
          <wp:inline distT="0" distB="0" distL="0" distR="0" wp14:anchorId="6C522F19" wp14:editId="27E5C3FA">
            <wp:extent cx="5753903" cy="2514951"/>
            <wp:effectExtent l="0" t="0" r="0" b="0"/>
            <wp:docPr id="2485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5322" name=""/>
                    <pic:cNvPicPr/>
                  </pic:nvPicPr>
                  <pic:blipFill>
                    <a:blip r:embed="rId96"/>
                    <a:stretch>
                      <a:fillRect/>
                    </a:stretch>
                  </pic:blipFill>
                  <pic:spPr>
                    <a:xfrm>
                      <a:off x="0" y="0"/>
                      <a:ext cx="5753903" cy="2514951"/>
                    </a:xfrm>
                    <a:prstGeom prst="rect">
                      <a:avLst/>
                    </a:prstGeom>
                  </pic:spPr>
                </pic:pic>
              </a:graphicData>
            </a:graphic>
          </wp:inline>
        </w:drawing>
      </w:r>
    </w:p>
    <w:p w14:paraId="0F13C1C4" w14:textId="2D9B365B" w:rsidR="00077457" w:rsidRPr="00077457" w:rsidRDefault="00077457" w:rsidP="00077457">
      <w:r w:rsidRPr="007A6521">
        <w:t>upload-csv.php</w:t>
      </w:r>
    </w:p>
    <w:p w14:paraId="35E64ED6" w14:textId="6F695319" w:rsidR="00077457" w:rsidRDefault="00077457" w:rsidP="00077457">
      <w:pPr>
        <w:rPr>
          <w:b/>
          <w:bCs/>
        </w:rPr>
      </w:pPr>
      <w:r w:rsidRPr="00077457">
        <w:rPr>
          <w:b/>
          <w:bCs/>
        </w:rPr>
        <w:lastRenderedPageBreak/>
        <w:drawing>
          <wp:inline distT="0" distB="0" distL="0" distR="0" wp14:anchorId="36A5D4FA" wp14:editId="046A4313">
            <wp:extent cx="5943600" cy="1999615"/>
            <wp:effectExtent l="0" t="0" r="0" b="635"/>
            <wp:docPr id="18362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27771" name=""/>
                    <pic:cNvPicPr/>
                  </pic:nvPicPr>
                  <pic:blipFill>
                    <a:blip r:embed="rId97"/>
                    <a:stretch>
                      <a:fillRect/>
                    </a:stretch>
                  </pic:blipFill>
                  <pic:spPr>
                    <a:xfrm>
                      <a:off x="0" y="0"/>
                      <a:ext cx="5943600" cy="1999615"/>
                    </a:xfrm>
                    <a:prstGeom prst="rect">
                      <a:avLst/>
                    </a:prstGeom>
                  </pic:spPr>
                </pic:pic>
              </a:graphicData>
            </a:graphic>
          </wp:inline>
        </w:drawing>
      </w:r>
    </w:p>
    <w:p w14:paraId="790DE88D" w14:textId="4EFC19E5" w:rsidR="001827D1" w:rsidRDefault="001827D1" w:rsidP="00077457">
      <w:r w:rsidRPr="007A6521">
        <w:t>upload-csv-processing</w:t>
      </w:r>
      <w:r>
        <w:t>.php</w:t>
      </w:r>
    </w:p>
    <w:p w14:paraId="456D1F47" w14:textId="3348B7E5" w:rsidR="001827D1" w:rsidRDefault="002B752A" w:rsidP="00077457">
      <w:pPr>
        <w:rPr>
          <w:b/>
          <w:bCs/>
        </w:rPr>
      </w:pPr>
      <w:r w:rsidRPr="002B752A">
        <w:rPr>
          <w:b/>
          <w:bCs/>
        </w:rPr>
        <w:drawing>
          <wp:inline distT="0" distB="0" distL="0" distR="0" wp14:anchorId="07C38AE9" wp14:editId="2A89380B">
            <wp:extent cx="5943600" cy="5129530"/>
            <wp:effectExtent l="0" t="0" r="0" b="0"/>
            <wp:docPr id="400398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98542" name=""/>
                    <pic:cNvPicPr/>
                  </pic:nvPicPr>
                  <pic:blipFill>
                    <a:blip r:embed="rId98"/>
                    <a:stretch>
                      <a:fillRect/>
                    </a:stretch>
                  </pic:blipFill>
                  <pic:spPr>
                    <a:xfrm>
                      <a:off x="0" y="0"/>
                      <a:ext cx="5943600" cy="5129530"/>
                    </a:xfrm>
                    <a:prstGeom prst="rect">
                      <a:avLst/>
                    </a:prstGeom>
                  </pic:spPr>
                </pic:pic>
              </a:graphicData>
            </a:graphic>
          </wp:inline>
        </w:drawing>
      </w:r>
    </w:p>
    <w:p w14:paraId="0EFBE579" w14:textId="03117438" w:rsidR="002B752A" w:rsidRDefault="002B752A" w:rsidP="00077457">
      <w:pPr>
        <w:rPr>
          <w:b/>
          <w:bCs/>
        </w:rPr>
      </w:pPr>
      <w:r w:rsidRPr="002B752A">
        <w:rPr>
          <w:b/>
          <w:bCs/>
        </w:rPr>
        <w:lastRenderedPageBreak/>
        <w:drawing>
          <wp:inline distT="0" distB="0" distL="0" distR="0" wp14:anchorId="4FA4330D" wp14:editId="0CDEE85C">
            <wp:extent cx="5943600" cy="3308985"/>
            <wp:effectExtent l="0" t="0" r="0" b="5715"/>
            <wp:docPr id="113558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58204" name=""/>
                    <pic:cNvPicPr/>
                  </pic:nvPicPr>
                  <pic:blipFill>
                    <a:blip r:embed="rId99"/>
                    <a:stretch>
                      <a:fillRect/>
                    </a:stretch>
                  </pic:blipFill>
                  <pic:spPr>
                    <a:xfrm>
                      <a:off x="0" y="0"/>
                      <a:ext cx="5943600" cy="3308985"/>
                    </a:xfrm>
                    <a:prstGeom prst="rect">
                      <a:avLst/>
                    </a:prstGeom>
                  </pic:spPr>
                </pic:pic>
              </a:graphicData>
            </a:graphic>
          </wp:inline>
        </w:drawing>
      </w:r>
    </w:p>
    <w:p w14:paraId="650915E2" w14:textId="77777777" w:rsidR="002B752A" w:rsidRDefault="002B752A" w:rsidP="00077457">
      <w:pPr>
        <w:rPr>
          <w:b/>
          <w:bCs/>
        </w:rPr>
      </w:pPr>
    </w:p>
    <w:p w14:paraId="2431A20B" w14:textId="02B8E8E2" w:rsidR="002B752A" w:rsidRPr="002B752A" w:rsidRDefault="002B752A" w:rsidP="00077457">
      <w:r>
        <w:t>Kết quả:</w:t>
      </w:r>
    </w:p>
    <w:p w14:paraId="03675DB8" w14:textId="6BB982AC" w:rsidR="002B752A" w:rsidRDefault="002B752A" w:rsidP="00077457">
      <w:pPr>
        <w:rPr>
          <w:b/>
          <w:bCs/>
        </w:rPr>
      </w:pPr>
      <w:r w:rsidRPr="002B752A">
        <w:rPr>
          <w:b/>
          <w:bCs/>
        </w:rPr>
        <w:drawing>
          <wp:inline distT="0" distB="0" distL="0" distR="0" wp14:anchorId="46D7045C" wp14:editId="5A1BA65B">
            <wp:extent cx="5943600" cy="1111250"/>
            <wp:effectExtent l="0" t="0" r="0" b="0"/>
            <wp:docPr id="1649447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447508" name=""/>
                    <pic:cNvPicPr/>
                  </pic:nvPicPr>
                  <pic:blipFill>
                    <a:blip r:embed="rId100"/>
                    <a:stretch>
                      <a:fillRect/>
                    </a:stretch>
                  </pic:blipFill>
                  <pic:spPr>
                    <a:xfrm>
                      <a:off x="0" y="0"/>
                      <a:ext cx="5943600" cy="1111250"/>
                    </a:xfrm>
                    <a:prstGeom prst="rect">
                      <a:avLst/>
                    </a:prstGeom>
                  </pic:spPr>
                </pic:pic>
              </a:graphicData>
            </a:graphic>
          </wp:inline>
        </w:drawing>
      </w:r>
    </w:p>
    <w:p w14:paraId="188F3692" w14:textId="5056B502" w:rsidR="002B752A" w:rsidRDefault="002B752A" w:rsidP="00077457">
      <w:pPr>
        <w:rPr>
          <w:b/>
          <w:bCs/>
        </w:rPr>
      </w:pPr>
      <w:r w:rsidRPr="002B752A">
        <w:rPr>
          <w:b/>
          <w:bCs/>
        </w:rPr>
        <w:lastRenderedPageBreak/>
        <w:drawing>
          <wp:inline distT="0" distB="0" distL="0" distR="0" wp14:anchorId="296AFE58" wp14:editId="666045CD">
            <wp:extent cx="5943600" cy="3317240"/>
            <wp:effectExtent l="0" t="0" r="0" b="0"/>
            <wp:docPr id="1253735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5298" name=""/>
                    <pic:cNvPicPr/>
                  </pic:nvPicPr>
                  <pic:blipFill>
                    <a:blip r:embed="rId101"/>
                    <a:stretch>
                      <a:fillRect/>
                    </a:stretch>
                  </pic:blipFill>
                  <pic:spPr>
                    <a:xfrm>
                      <a:off x="0" y="0"/>
                      <a:ext cx="5943600" cy="3317240"/>
                    </a:xfrm>
                    <a:prstGeom prst="rect">
                      <a:avLst/>
                    </a:prstGeom>
                  </pic:spPr>
                </pic:pic>
              </a:graphicData>
            </a:graphic>
          </wp:inline>
        </w:drawing>
      </w:r>
    </w:p>
    <w:p w14:paraId="25235C42" w14:textId="46AC0CD4" w:rsidR="002B752A" w:rsidRPr="00077457" w:rsidRDefault="002B752A" w:rsidP="00077457">
      <w:pPr>
        <w:rPr>
          <w:b/>
          <w:bCs/>
        </w:rPr>
      </w:pPr>
      <w:r w:rsidRPr="002B752A">
        <w:rPr>
          <w:b/>
          <w:bCs/>
        </w:rPr>
        <w:drawing>
          <wp:inline distT="0" distB="0" distL="0" distR="0" wp14:anchorId="51750472" wp14:editId="7DDC79D9">
            <wp:extent cx="5943600" cy="1763395"/>
            <wp:effectExtent l="0" t="0" r="0" b="8255"/>
            <wp:docPr id="504478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478029" name=""/>
                    <pic:cNvPicPr/>
                  </pic:nvPicPr>
                  <pic:blipFill>
                    <a:blip r:embed="rId102"/>
                    <a:stretch>
                      <a:fillRect/>
                    </a:stretch>
                  </pic:blipFill>
                  <pic:spPr>
                    <a:xfrm>
                      <a:off x="0" y="0"/>
                      <a:ext cx="5943600" cy="1763395"/>
                    </a:xfrm>
                    <a:prstGeom prst="rect">
                      <a:avLst/>
                    </a:prstGeom>
                  </pic:spPr>
                </pic:pic>
              </a:graphicData>
            </a:graphic>
          </wp:inline>
        </w:drawing>
      </w:r>
    </w:p>
    <w:p w14:paraId="1FC2217D" w14:textId="0DCDFDE5" w:rsidR="007C0A5B" w:rsidRDefault="007C0A5B" w:rsidP="007C0A5B"/>
    <w:p w14:paraId="24F8580B" w14:textId="2E569DD1" w:rsidR="007C0A5B" w:rsidRDefault="007C0A5B" w:rsidP="007C0A5B">
      <w:pPr>
        <w:rPr>
          <w:b/>
          <w:bCs/>
        </w:rPr>
      </w:pPr>
      <w:r>
        <w:rPr>
          <w:b/>
          <w:bCs/>
        </w:rPr>
        <w:t>Tham Khảo</w:t>
      </w:r>
    </w:p>
    <w:p w14:paraId="26AD3267" w14:textId="77777777" w:rsidR="002B752A" w:rsidRPr="002B752A" w:rsidRDefault="002B752A" w:rsidP="002B752A">
      <w:pPr>
        <w:pStyle w:val="Bibliography"/>
        <w:rPr>
          <w:rFonts w:cs="Times New Roman"/>
          <w:kern w:val="0"/>
        </w:rPr>
      </w:pPr>
      <w:r>
        <w:fldChar w:fldCharType="begin"/>
      </w:r>
      <w:r>
        <w:instrText xml:space="preserve"> ADDIN ZOTERO_BIBL {"uncited":[],"omitted":[],"custom":[]} CSL_BIBLIOGRAPHY </w:instrText>
      </w:r>
      <w:r>
        <w:fldChar w:fldCharType="separate"/>
      </w:r>
      <w:r w:rsidRPr="002B752A">
        <w:rPr>
          <w:rFonts w:cs="Times New Roman"/>
          <w:kern w:val="0"/>
        </w:rPr>
        <w:t xml:space="preserve">1. </w:t>
      </w:r>
      <w:r w:rsidRPr="002B752A">
        <w:rPr>
          <w:rFonts w:cs="Times New Roman"/>
          <w:kern w:val="0"/>
        </w:rPr>
        <w:tab/>
        <w:t>SQL Injection, https://www.w3schools.com/sql/sql_injection.asp</w:t>
      </w:r>
    </w:p>
    <w:p w14:paraId="5D735030" w14:textId="77777777" w:rsidR="002B752A" w:rsidRPr="002B752A" w:rsidRDefault="002B752A" w:rsidP="002B752A">
      <w:pPr>
        <w:pStyle w:val="Bibliography"/>
        <w:rPr>
          <w:rFonts w:cs="Times New Roman"/>
          <w:kern w:val="0"/>
        </w:rPr>
      </w:pPr>
      <w:r w:rsidRPr="002B752A">
        <w:rPr>
          <w:rFonts w:cs="Times New Roman"/>
          <w:kern w:val="0"/>
        </w:rPr>
        <w:t xml:space="preserve">2. </w:t>
      </w:r>
      <w:r w:rsidRPr="002B752A">
        <w:rPr>
          <w:rFonts w:cs="Times New Roman"/>
          <w:kern w:val="0"/>
        </w:rPr>
        <w:tab/>
        <w:t>PHP Cookies, https://www.w3schools.com/php/php_cookies.asp</w:t>
      </w:r>
    </w:p>
    <w:p w14:paraId="2BD8392D" w14:textId="77777777" w:rsidR="002B752A" w:rsidRPr="002B752A" w:rsidRDefault="002B752A" w:rsidP="002B752A">
      <w:pPr>
        <w:pStyle w:val="Bibliography"/>
        <w:rPr>
          <w:rFonts w:cs="Times New Roman"/>
          <w:kern w:val="0"/>
        </w:rPr>
      </w:pPr>
      <w:r w:rsidRPr="002B752A">
        <w:rPr>
          <w:rFonts w:cs="Times New Roman"/>
          <w:kern w:val="0"/>
        </w:rPr>
        <w:t xml:space="preserve">3. </w:t>
      </w:r>
      <w:r w:rsidRPr="002B752A">
        <w:rPr>
          <w:rFonts w:cs="Times New Roman"/>
          <w:kern w:val="0"/>
        </w:rPr>
        <w:tab/>
        <w:t>PHP Sessions, https://www.w3schools.com/php/php_sessions.asp</w:t>
      </w:r>
    </w:p>
    <w:p w14:paraId="211630DE" w14:textId="77777777" w:rsidR="002B752A" w:rsidRPr="002B752A" w:rsidRDefault="002B752A" w:rsidP="002B752A">
      <w:pPr>
        <w:pStyle w:val="Bibliography"/>
        <w:rPr>
          <w:rFonts w:cs="Times New Roman"/>
          <w:kern w:val="0"/>
        </w:rPr>
      </w:pPr>
      <w:r w:rsidRPr="002B752A">
        <w:rPr>
          <w:rFonts w:cs="Times New Roman"/>
          <w:kern w:val="0"/>
        </w:rPr>
        <w:t xml:space="preserve">4. </w:t>
      </w:r>
      <w:r w:rsidRPr="002B752A">
        <w:rPr>
          <w:rFonts w:cs="Times New Roman"/>
          <w:kern w:val="0"/>
        </w:rPr>
        <w:tab/>
        <w:t>Cookie và Session, https://viblo.asia/p/cookie-va-session-07LKXEvEZV4</w:t>
      </w:r>
    </w:p>
    <w:p w14:paraId="6B5D6CFE" w14:textId="77777777" w:rsidR="002B752A" w:rsidRPr="002B752A" w:rsidRDefault="002B752A" w:rsidP="002B752A">
      <w:pPr>
        <w:pStyle w:val="Bibliography"/>
        <w:rPr>
          <w:rFonts w:cs="Times New Roman"/>
          <w:kern w:val="0"/>
        </w:rPr>
      </w:pPr>
      <w:r w:rsidRPr="002B752A">
        <w:rPr>
          <w:rFonts w:cs="Times New Roman"/>
          <w:kern w:val="0"/>
        </w:rPr>
        <w:t xml:space="preserve">5. </w:t>
      </w:r>
      <w:r w:rsidRPr="002B752A">
        <w:rPr>
          <w:rFonts w:cs="Times New Roman"/>
          <w:kern w:val="0"/>
        </w:rPr>
        <w:tab/>
        <w:t>PHP file() Function, https://www.w3schools.com/php/func_filesystem_file.asp</w:t>
      </w:r>
    </w:p>
    <w:p w14:paraId="26EFB850" w14:textId="111C815B" w:rsidR="002B752A" w:rsidRDefault="002B752A" w:rsidP="007C0A5B">
      <w:pPr>
        <w:rPr>
          <w:b/>
          <w:bCs/>
        </w:rPr>
      </w:pPr>
      <w:r>
        <w:rPr>
          <w:b/>
          <w:bCs/>
        </w:rPr>
        <w:fldChar w:fldCharType="end"/>
      </w:r>
    </w:p>
    <w:p w14:paraId="00036F0F" w14:textId="77777777" w:rsidR="007C0A5B" w:rsidRPr="007C0A5B" w:rsidRDefault="007C0A5B" w:rsidP="007C0A5B">
      <w:pPr>
        <w:rPr>
          <w:b/>
          <w:bCs/>
        </w:rPr>
      </w:pPr>
    </w:p>
    <w:sectPr w:rsidR="007C0A5B" w:rsidRPr="007C0A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itka Subheading">
    <w:panose1 w:val="00000000000000000000"/>
    <w:charset w:val="00"/>
    <w:family w:val="auto"/>
    <w:pitch w:val="variable"/>
    <w:sig w:usb0="A00002EF" w:usb1="400020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352543"/>
    <w:multiLevelType w:val="hybridMultilevel"/>
    <w:tmpl w:val="3ACE71DE"/>
    <w:lvl w:ilvl="0" w:tplc="ACC471E4">
      <w:start w:val="1"/>
      <w:numFmt w:val="bullet"/>
      <w:lvlText w:val="-"/>
      <w:lvlJc w:val="left"/>
      <w:pPr>
        <w:ind w:left="1080" w:hanging="360"/>
      </w:pPr>
      <w:rPr>
        <w:rFonts w:ascii="Sitka Subheading" w:hAnsi="Sitka Subheading"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CAD2A3C"/>
    <w:multiLevelType w:val="hybridMultilevel"/>
    <w:tmpl w:val="B74EA85A"/>
    <w:lvl w:ilvl="0" w:tplc="F9BE7A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EA4360"/>
    <w:multiLevelType w:val="hybridMultilevel"/>
    <w:tmpl w:val="8AB49AD4"/>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F853E0"/>
    <w:multiLevelType w:val="hybridMultilevel"/>
    <w:tmpl w:val="73E8147C"/>
    <w:lvl w:ilvl="0" w:tplc="A386CA2C">
      <w:start w:val="1"/>
      <w:numFmt w:val="bullet"/>
      <w:lvlText w:val="-"/>
      <w:lvlJc w:val="left"/>
      <w:pPr>
        <w:ind w:left="720" w:hanging="360"/>
      </w:pPr>
      <w:rPr>
        <w:rFonts w:ascii="Sitka Subheading" w:hAnsi="Sitka Subheading"/>
      </w:rPr>
    </w:lvl>
    <w:lvl w:ilvl="1" w:tplc="53346E8C">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3A6B2C"/>
    <w:multiLevelType w:val="hybridMultilevel"/>
    <w:tmpl w:val="8A2C53C2"/>
    <w:lvl w:ilvl="0" w:tplc="0D327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670D6B"/>
    <w:multiLevelType w:val="hybridMultilevel"/>
    <w:tmpl w:val="9D1CD75E"/>
    <w:lvl w:ilvl="0" w:tplc="C29A2D9C">
      <w:start w:val="3"/>
      <w:numFmt w:val="bullet"/>
      <w:pStyle w:val="ListParagraph"/>
      <w:lvlText w:val="-"/>
      <w:lvlJc w:val="left"/>
      <w:pPr>
        <w:ind w:left="720" w:hanging="360"/>
      </w:pPr>
      <w:rPr>
        <w:rFonts w:ascii="Times New Roman" w:eastAsiaTheme="minorHAnsi" w:hAnsi="Times New Roman" w:cs="Times New Roman" w:hint="default"/>
      </w:rPr>
    </w:lvl>
    <w:lvl w:ilvl="1" w:tplc="E0E0AF7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E6BD1"/>
    <w:multiLevelType w:val="hybridMultilevel"/>
    <w:tmpl w:val="042EC3A2"/>
    <w:lvl w:ilvl="0" w:tplc="164003E0">
      <w:start w:val="3"/>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DB720EE"/>
    <w:multiLevelType w:val="hybridMultilevel"/>
    <w:tmpl w:val="1844701A"/>
    <w:lvl w:ilvl="0" w:tplc="0409000F">
      <w:start w:val="1"/>
      <w:numFmt w:val="decimal"/>
      <w:lvlText w:val="%1."/>
      <w:lvlJc w:val="left"/>
      <w:pPr>
        <w:ind w:left="720" w:hanging="360"/>
      </w:pPr>
      <w:rPr>
        <w:rFonts w:hint="default"/>
      </w:rPr>
    </w:lvl>
    <w:lvl w:ilvl="1" w:tplc="15361E8C">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3248875">
    <w:abstractNumId w:val="4"/>
  </w:num>
  <w:num w:numId="2" w16cid:durableId="131482357">
    <w:abstractNumId w:val="3"/>
  </w:num>
  <w:num w:numId="3" w16cid:durableId="1173029044">
    <w:abstractNumId w:val="7"/>
  </w:num>
  <w:num w:numId="4" w16cid:durableId="1587111259">
    <w:abstractNumId w:val="1"/>
  </w:num>
  <w:num w:numId="5" w16cid:durableId="248850701">
    <w:abstractNumId w:val="0"/>
  </w:num>
  <w:num w:numId="6" w16cid:durableId="558245323">
    <w:abstractNumId w:val="6"/>
  </w:num>
  <w:num w:numId="7" w16cid:durableId="1942641054">
    <w:abstractNumId w:val="2"/>
  </w:num>
  <w:num w:numId="8" w16cid:durableId="5338856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FB3"/>
    <w:rsid w:val="00061906"/>
    <w:rsid w:val="00077457"/>
    <w:rsid w:val="0008543B"/>
    <w:rsid w:val="000A607C"/>
    <w:rsid w:val="000C518C"/>
    <w:rsid w:val="000D3AA2"/>
    <w:rsid w:val="000E6E1B"/>
    <w:rsid w:val="000F7EEF"/>
    <w:rsid w:val="00102A84"/>
    <w:rsid w:val="001827D1"/>
    <w:rsid w:val="001D7D89"/>
    <w:rsid w:val="002058F0"/>
    <w:rsid w:val="00260578"/>
    <w:rsid w:val="0029320E"/>
    <w:rsid w:val="002969B0"/>
    <w:rsid w:val="002B752A"/>
    <w:rsid w:val="00307CE0"/>
    <w:rsid w:val="00316B16"/>
    <w:rsid w:val="0033011A"/>
    <w:rsid w:val="00333ECE"/>
    <w:rsid w:val="00346EF1"/>
    <w:rsid w:val="0037357D"/>
    <w:rsid w:val="003924A9"/>
    <w:rsid w:val="003E1F33"/>
    <w:rsid w:val="00436D7F"/>
    <w:rsid w:val="00444FB3"/>
    <w:rsid w:val="0045252F"/>
    <w:rsid w:val="0045602B"/>
    <w:rsid w:val="004A4ADE"/>
    <w:rsid w:val="004B274C"/>
    <w:rsid w:val="004B63A2"/>
    <w:rsid w:val="004E1D71"/>
    <w:rsid w:val="004E243D"/>
    <w:rsid w:val="00550115"/>
    <w:rsid w:val="00590CE1"/>
    <w:rsid w:val="00592DC3"/>
    <w:rsid w:val="006C715A"/>
    <w:rsid w:val="006D6C2D"/>
    <w:rsid w:val="0070229B"/>
    <w:rsid w:val="00707871"/>
    <w:rsid w:val="00725C8B"/>
    <w:rsid w:val="00726E01"/>
    <w:rsid w:val="00754909"/>
    <w:rsid w:val="00766A2E"/>
    <w:rsid w:val="00777830"/>
    <w:rsid w:val="007A6521"/>
    <w:rsid w:val="007C0A5B"/>
    <w:rsid w:val="007C599F"/>
    <w:rsid w:val="007D3980"/>
    <w:rsid w:val="007E2095"/>
    <w:rsid w:val="00806026"/>
    <w:rsid w:val="00853C42"/>
    <w:rsid w:val="00876BC8"/>
    <w:rsid w:val="008A1972"/>
    <w:rsid w:val="008A2825"/>
    <w:rsid w:val="008A3D2D"/>
    <w:rsid w:val="00901FAF"/>
    <w:rsid w:val="00921118"/>
    <w:rsid w:val="009404E4"/>
    <w:rsid w:val="009442C9"/>
    <w:rsid w:val="00992D17"/>
    <w:rsid w:val="009B6F82"/>
    <w:rsid w:val="009D73E6"/>
    <w:rsid w:val="00A00DE0"/>
    <w:rsid w:val="00A7466B"/>
    <w:rsid w:val="00A86120"/>
    <w:rsid w:val="00AE5BBE"/>
    <w:rsid w:val="00AF19E6"/>
    <w:rsid w:val="00B10CBF"/>
    <w:rsid w:val="00B373F8"/>
    <w:rsid w:val="00B46241"/>
    <w:rsid w:val="00B657D5"/>
    <w:rsid w:val="00B84D41"/>
    <w:rsid w:val="00BA7FBC"/>
    <w:rsid w:val="00BC0D28"/>
    <w:rsid w:val="00BC6957"/>
    <w:rsid w:val="00BC7B86"/>
    <w:rsid w:val="00C1669C"/>
    <w:rsid w:val="00C3400A"/>
    <w:rsid w:val="00C6327E"/>
    <w:rsid w:val="00C87079"/>
    <w:rsid w:val="00CD3CD1"/>
    <w:rsid w:val="00CD52BC"/>
    <w:rsid w:val="00D4022D"/>
    <w:rsid w:val="00D4445D"/>
    <w:rsid w:val="00D8767A"/>
    <w:rsid w:val="00D958B0"/>
    <w:rsid w:val="00DA0D90"/>
    <w:rsid w:val="00DA459C"/>
    <w:rsid w:val="00DB5067"/>
    <w:rsid w:val="00DC2914"/>
    <w:rsid w:val="00DF6204"/>
    <w:rsid w:val="00E23090"/>
    <w:rsid w:val="00E27BF4"/>
    <w:rsid w:val="00E550D6"/>
    <w:rsid w:val="00E713B5"/>
    <w:rsid w:val="00E91D4D"/>
    <w:rsid w:val="00EB16A5"/>
    <w:rsid w:val="00EE4C06"/>
    <w:rsid w:val="00F03626"/>
    <w:rsid w:val="00F6581F"/>
    <w:rsid w:val="00F927B6"/>
    <w:rsid w:val="00FD1011"/>
    <w:rsid w:val="00FF5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58CE7"/>
  <w15:chartTrackingRefBased/>
  <w15:docId w15:val="{9C8AC78E-D87A-4684-9BD6-FEA26016F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43D"/>
    <w:rPr>
      <w:rFonts w:ascii="Times New Roman" w:hAnsi="Times New Roman"/>
      <w:sz w:val="28"/>
    </w:rPr>
  </w:style>
  <w:style w:type="paragraph" w:styleId="Heading1">
    <w:name w:val="heading 1"/>
    <w:next w:val="Normal"/>
    <w:link w:val="Heading1Char"/>
    <w:autoRedefine/>
    <w:uiPriority w:val="9"/>
    <w:qFormat/>
    <w:rsid w:val="007A6521"/>
    <w:pPr>
      <w:keepNext/>
      <w:keepLines/>
      <w:spacing w:after="39"/>
      <w:ind w:left="10" w:hanging="10"/>
      <w:outlineLvl w:val="0"/>
    </w:pPr>
    <w:rPr>
      <w:rFonts w:ascii="Times New Roman" w:eastAsia="Calibri" w:hAnsi="Times New Roman" w:cs="Times New Roman"/>
      <w:b/>
      <w:color w:val="000000" w:themeColor="text1"/>
      <w:sz w:val="28"/>
      <w:szCs w:val="28"/>
    </w:rPr>
  </w:style>
  <w:style w:type="paragraph" w:styleId="Heading2">
    <w:name w:val="heading 2"/>
    <w:basedOn w:val="Normal"/>
    <w:next w:val="Normal"/>
    <w:link w:val="Heading2Char"/>
    <w:autoRedefine/>
    <w:uiPriority w:val="9"/>
    <w:unhideWhenUsed/>
    <w:qFormat/>
    <w:rsid w:val="00707871"/>
    <w:pPr>
      <w:keepNext/>
      <w:spacing w:after="0" w:line="240" w:lineRule="auto"/>
      <w:outlineLvl w:val="1"/>
    </w:pPr>
    <w:rPr>
      <w:rFonts w:eastAsia="Arial" w:cs="Times New Roman"/>
      <w:b/>
      <w:bCs/>
      <w:iCs/>
      <w:kern w:val="0"/>
      <w14:ligatures w14:val="none"/>
    </w:rPr>
  </w:style>
  <w:style w:type="paragraph" w:styleId="Heading3">
    <w:name w:val="heading 3"/>
    <w:basedOn w:val="Normal"/>
    <w:next w:val="Normal"/>
    <w:link w:val="Heading3Char"/>
    <w:autoRedefine/>
    <w:uiPriority w:val="9"/>
    <w:unhideWhenUsed/>
    <w:qFormat/>
    <w:rsid w:val="00102A84"/>
    <w:pPr>
      <w:keepNext/>
      <w:keepLines/>
      <w:spacing w:before="280" w:after="80" w:line="240" w:lineRule="auto"/>
      <w:outlineLvl w:val="2"/>
    </w:pPr>
    <w:rPr>
      <w:rFonts w:eastAsia="Times New Roman" w:cs="Times New Roman"/>
      <w:b/>
      <w:kern w:val="0"/>
      <w:sz w:val="26"/>
      <w:szCs w:val="28"/>
      <w14:ligatures w14:val="none"/>
    </w:rPr>
  </w:style>
  <w:style w:type="paragraph" w:styleId="Heading4">
    <w:name w:val="heading 4"/>
    <w:basedOn w:val="Normal"/>
    <w:next w:val="Normal"/>
    <w:link w:val="Heading4Char"/>
    <w:autoRedefine/>
    <w:uiPriority w:val="9"/>
    <w:unhideWhenUsed/>
    <w:qFormat/>
    <w:rsid w:val="008A1972"/>
    <w:pPr>
      <w:keepNext/>
      <w:keepLines/>
      <w:spacing w:before="240" w:after="40" w:line="240" w:lineRule="auto"/>
      <w:ind w:left="1440"/>
      <w:outlineLvl w:val="3"/>
    </w:pPr>
    <w:rPr>
      <w:rFonts w:eastAsia="Times New Roman" w:cs="Times New Roman"/>
      <w:b/>
      <w:kern w:val="0"/>
      <w:sz w:val="26"/>
      <w:szCs w:val="24"/>
      <w14:ligatures w14:val="none"/>
    </w:rPr>
  </w:style>
  <w:style w:type="paragraph" w:styleId="Heading5">
    <w:name w:val="heading 5"/>
    <w:basedOn w:val="Normal"/>
    <w:next w:val="Normal"/>
    <w:link w:val="Heading5Char"/>
    <w:uiPriority w:val="9"/>
    <w:semiHidden/>
    <w:unhideWhenUsed/>
    <w:qFormat/>
    <w:rsid w:val="00444FB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444FB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44FB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44FB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44FB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A6521"/>
    <w:rPr>
      <w:rFonts w:ascii="Times New Roman" w:eastAsia="Calibri"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707871"/>
    <w:rPr>
      <w:rFonts w:ascii="Times New Roman" w:eastAsia="Arial" w:hAnsi="Times New Roman" w:cs="Times New Roman"/>
      <w:b/>
      <w:bCs/>
      <w:iCs/>
      <w:kern w:val="0"/>
      <w:sz w:val="28"/>
      <w14:ligatures w14:val="none"/>
    </w:rPr>
  </w:style>
  <w:style w:type="character" w:customStyle="1" w:styleId="Heading3Char">
    <w:name w:val="Heading 3 Char"/>
    <w:basedOn w:val="DefaultParagraphFont"/>
    <w:link w:val="Heading3"/>
    <w:uiPriority w:val="9"/>
    <w:rsid w:val="00102A84"/>
    <w:rPr>
      <w:rFonts w:ascii="Times New Roman" w:eastAsia="Times New Roman" w:hAnsi="Times New Roman" w:cs="Times New Roman"/>
      <w:b/>
      <w:kern w:val="0"/>
      <w:sz w:val="26"/>
      <w:szCs w:val="28"/>
      <w14:ligatures w14:val="none"/>
    </w:rPr>
  </w:style>
  <w:style w:type="paragraph" w:styleId="Caption">
    <w:name w:val="caption"/>
    <w:basedOn w:val="Normal"/>
    <w:next w:val="Normal"/>
    <w:autoRedefine/>
    <w:uiPriority w:val="35"/>
    <w:unhideWhenUsed/>
    <w:qFormat/>
    <w:rsid w:val="008A1972"/>
    <w:pPr>
      <w:spacing w:after="200" w:line="240" w:lineRule="auto"/>
      <w:jc w:val="center"/>
    </w:pPr>
    <w:rPr>
      <w:rFonts w:eastAsia="Times New Roman" w:cs="Times New Roman"/>
      <w:i/>
      <w:iCs/>
      <w:color w:val="44546A" w:themeColor="text2"/>
      <w:kern w:val="0"/>
      <w:szCs w:val="18"/>
      <w14:ligatures w14:val="none"/>
    </w:rPr>
  </w:style>
  <w:style w:type="character" w:customStyle="1" w:styleId="Heading4Char">
    <w:name w:val="Heading 4 Char"/>
    <w:basedOn w:val="DefaultParagraphFont"/>
    <w:link w:val="Heading4"/>
    <w:uiPriority w:val="9"/>
    <w:rsid w:val="008A1972"/>
    <w:rPr>
      <w:rFonts w:ascii="Times New Roman" w:eastAsia="Times New Roman" w:hAnsi="Times New Roman" w:cs="Times New Roman"/>
      <w:b/>
      <w:kern w:val="0"/>
      <w:sz w:val="26"/>
      <w:szCs w:val="24"/>
      <w14:ligatures w14:val="none"/>
    </w:rPr>
  </w:style>
  <w:style w:type="paragraph" w:styleId="ListParagraph">
    <w:name w:val="List Paragraph"/>
    <w:basedOn w:val="Normal"/>
    <w:autoRedefine/>
    <w:uiPriority w:val="34"/>
    <w:qFormat/>
    <w:rsid w:val="0037357D"/>
    <w:pPr>
      <w:numPr>
        <w:numId w:val="8"/>
      </w:numPr>
      <w:spacing w:after="0" w:line="240" w:lineRule="auto"/>
      <w:contextualSpacing/>
    </w:pPr>
    <w:rPr>
      <w:rFonts w:eastAsia="Times New Roman" w:cs="Times New Roman"/>
      <w:kern w:val="0"/>
      <w:sz w:val="26"/>
      <w:szCs w:val="26"/>
      <w14:ligatures w14:val="none"/>
    </w:rPr>
  </w:style>
  <w:style w:type="character" w:customStyle="1" w:styleId="Heading5Char">
    <w:name w:val="Heading 5 Char"/>
    <w:basedOn w:val="DefaultParagraphFont"/>
    <w:link w:val="Heading5"/>
    <w:uiPriority w:val="9"/>
    <w:semiHidden/>
    <w:rsid w:val="00444FB3"/>
    <w:rPr>
      <w:rFonts w:eastAsiaTheme="majorEastAsia" w:cstheme="majorBidi"/>
      <w:color w:val="2F5496" w:themeColor="accent1" w:themeShade="BF"/>
      <w:sz w:val="28"/>
    </w:rPr>
  </w:style>
  <w:style w:type="character" w:customStyle="1" w:styleId="Heading6Char">
    <w:name w:val="Heading 6 Char"/>
    <w:basedOn w:val="DefaultParagraphFont"/>
    <w:link w:val="Heading6"/>
    <w:uiPriority w:val="9"/>
    <w:semiHidden/>
    <w:rsid w:val="00444FB3"/>
    <w:rPr>
      <w:rFonts w:eastAsiaTheme="majorEastAsia" w:cstheme="majorBidi"/>
      <w:i/>
      <w:iCs/>
      <w:color w:val="595959" w:themeColor="text1" w:themeTint="A6"/>
      <w:sz w:val="28"/>
    </w:rPr>
  </w:style>
  <w:style w:type="character" w:customStyle="1" w:styleId="Heading7Char">
    <w:name w:val="Heading 7 Char"/>
    <w:basedOn w:val="DefaultParagraphFont"/>
    <w:link w:val="Heading7"/>
    <w:uiPriority w:val="9"/>
    <w:semiHidden/>
    <w:rsid w:val="00444FB3"/>
    <w:rPr>
      <w:rFonts w:eastAsiaTheme="majorEastAsia" w:cstheme="majorBidi"/>
      <w:color w:val="595959" w:themeColor="text1" w:themeTint="A6"/>
      <w:sz w:val="28"/>
    </w:rPr>
  </w:style>
  <w:style w:type="character" w:customStyle="1" w:styleId="Heading8Char">
    <w:name w:val="Heading 8 Char"/>
    <w:basedOn w:val="DefaultParagraphFont"/>
    <w:link w:val="Heading8"/>
    <w:uiPriority w:val="9"/>
    <w:semiHidden/>
    <w:rsid w:val="00444FB3"/>
    <w:rPr>
      <w:rFonts w:eastAsiaTheme="majorEastAsia" w:cstheme="majorBidi"/>
      <w:i/>
      <w:iCs/>
      <w:color w:val="272727" w:themeColor="text1" w:themeTint="D8"/>
      <w:sz w:val="28"/>
    </w:rPr>
  </w:style>
  <w:style w:type="character" w:customStyle="1" w:styleId="Heading9Char">
    <w:name w:val="Heading 9 Char"/>
    <w:basedOn w:val="DefaultParagraphFont"/>
    <w:link w:val="Heading9"/>
    <w:uiPriority w:val="9"/>
    <w:semiHidden/>
    <w:rsid w:val="00444FB3"/>
    <w:rPr>
      <w:rFonts w:eastAsiaTheme="majorEastAsia" w:cstheme="majorBidi"/>
      <w:color w:val="272727" w:themeColor="text1" w:themeTint="D8"/>
      <w:sz w:val="28"/>
    </w:rPr>
  </w:style>
  <w:style w:type="paragraph" w:styleId="Title">
    <w:name w:val="Title"/>
    <w:basedOn w:val="Normal"/>
    <w:next w:val="Normal"/>
    <w:link w:val="TitleChar"/>
    <w:uiPriority w:val="10"/>
    <w:qFormat/>
    <w:rsid w:val="00444F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F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4FB3"/>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444F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4FB3"/>
    <w:pPr>
      <w:spacing w:before="160"/>
      <w:jc w:val="center"/>
    </w:pPr>
    <w:rPr>
      <w:i/>
      <w:iCs/>
      <w:color w:val="404040" w:themeColor="text1" w:themeTint="BF"/>
    </w:rPr>
  </w:style>
  <w:style w:type="character" w:customStyle="1" w:styleId="QuoteChar">
    <w:name w:val="Quote Char"/>
    <w:basedOn w:val="DefaultParagraphFont"/>
    <w:link w:val="Quote"/>
    <w:uiPriority w:val="29"/>
    <w:rsid w:val="00444FB3"/>
    <w:rPr>
      <w:rFonts w:ascii="Times New Roman" w:hAnsi="Times New Roman"/>
      <w:i/>
      <w:iCs/>
      <w:color w:val="404040" w:themeColor="text1" w:themeTint="BF"/>
      <w:sz w:val="28"/>
    </w:rPr>
  </w:style>
  <w:style w:type="character" w:styleId="IntenseEmphasis">
    <w:name w:val="Intense Emphasis"/>
    <w:basedOn w:val="DefaultParagraphFont"/>
    <w:uiPriority w:val="21"/>
    <w:qFormat/>
    <w:rsid w:val="00444FB3"/>
    <w:rPr>
      <w:i/>
      <w:iCs/>
      <w:color w:val="2F5496" w:themeColor="accent1" w:themeShade="BF"/>
    </w:rPr>
  </w:style>
  <w:style w:type="paragraph" w:styleId="IntenseQuote">
    <w:name w:val="Intense Quote"/>
    <w:basedOn w:val="Normal"/>
    <w:next w:val="Normal"/>
    <w:link w:val="IntenseQuoteChar"/>
    <w:uiPriority w:val="30"/>
    <w:qFormat/>
    <w:rsid w:val="00444F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4FB3"/>
    <w:rPr>
      <w:rFonts w:ascii="Times New Roman" w:hAnsi="Times New Roman"/>
      <w:i/>
      <w:iCs/>
      <w:color w:val="2F5496" w:themeColor="accent1" w:themeShade="BF"/>
      <w:sz w:val="28"/>
    </w:rPr>
  </w:style>
  <w:style w:type="character" w:styleId="IntenseReference">
    <w:name w:val="Intense Reference"/>
    <w:basedOn w:val="DefaultParagraphFont"/>
    <w:uiPriority w:val="32"/>
    <w:qFormat/>
    <w:rsid w:val="00444FB3"/>
    <w:rPr>
      <w:b/>
      <w:bCs/>
      <w:smallCaps/>
      <w:color w:val="2F5496" w:themeColor="accent1" w:themeShade="BF"/>
      <w:spacing w:val="5"/>
    </w:rPr>
  </w:style>
  <w:style w:type="paragraph" w:styleId="HTMLPreformatted">
    <w:name w:val="HTML Preformatted"/>
    <w:basedOn w:val="Normal"/>
    <w:link w:val="HTMLPreformattedChar"/>
    <w:uiPriority w:val="99"/>
    <w:semiHidden/>
    <w:unhideWhenUsed/>
    <w:rsid w:val="007D39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D3980"/>
    <w:rPr>
      <w:rFonts w:ascii="Consolas" w:hAnsi="Consolas"/>
      <w:sz w:val="20"/>
      <w:szCs w:val="20"/>
    </w:rPr>
  </w:style>
  <w:style w:type="table" w:styleId="TableGrid">
    <w:name w:val="Table Grid"/>
    <w:basedOn w:val="TableNormal"/>
    <w:uiPriority w:val="39"/>
    <w:rsid w:val="007D39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B752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1430000">
      <w:bodyDiv w:val="1"/>
      <w:marLeft w:val="0"/>
      <w:marRight w:val="0"/>
      <w:marTop w:val="0"/>
      <w:marBottom w:val="0"/>
      <w:divBdr>
        <w:top w:val="none" w:sz="0" w:space="0" w:color="auto"/>
        <w:left w:val="none" w:sz="0" w:space="0" w:color="auto"/>
        <w:bottom w:val="none" w:sz="0" w:space="0" w:color="auto"/>
        <w:right w:val="none" w:sz="0" w:space="0" w:color="auto"/>
      </w:divBdr>
    </w:div>
    <w:div w:id="784077654">
      <w:bodyDiv w:val="1"/>
      <w:marLeft w:val="0"/>
      <w:marRight w:val="0"/>
      <w:marTop w:val="0"/>
      <w:marBottom w:val="0"/>
      <w:divBdr>
        <w:top w:val="none" w:sz="0" w:space="0" w:color="auto"/>
        <w:left w:val="none" w:sz="0" w:space="0" w:color="auto"/>
        <w:bottom w:val="none" w:sz="0" w:space="0" w:color="auto"/>
        <w:right w:val="none" w:sz="0" w:space="0" w:color="auto"/>
      </w:divBdr>
      <w:divsChild>
        <w:div w:id="819225004">
          <w:marLeft w:val="0"/>
          <w:marRight w:val="0"/>
          <w:marTop w:val="0"/>
          <w:marBottom w:val="0"/>
          <w:divBdr>
            <w:top w:val="none" w:sz="0" w:space="0" w:color="auto"/>
            <w:left w:val="none" w:sz="0" w:space="0" w:color="auto"/>
            <w:bottom w:val="none" w:sz="0" w:space="0" w:color="auto"/>
            <w:right w:val="none" w:sz="0" w:space="0" w:color="auto"/>
          </w:divBdr>
          <w:divsChild>
            <w:div w:id="17230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43490">
      <w:bodyDiv w:val="1"/>
      <w:marLeft w:val="0"/>
      <w:marRight w:val="0"/>
      <w:marTop w:val="0"/>
      <w:marBottom w:val="0"/>
      <w:divBdr>
        <w:top w:val="none" w:sz="0" w:space="0" w:color="auto"/>
        <w:left w:val="none" w:sz="0" w:space="0" w:color="auto"/>
        <w:bottom w:val="none" w:sz="0" w:space="0" w:color="auto"/>
        <w:right w:val="none" w:sz="0" w:space="0" w:color="auto"/>
      </w:divBdr>
    </w:div>
    <w:div w:id="813067916">
      <w:bodyDiv w:val="1"/>
      <w:marLeft w:val="0"/>
      <w:marRight w:val="0"/>
      <w:marTop w:val="0"/>
      <w:marBottom w:val="0"/>
      <w:divBdr>
        <w:top w:val="none" w:sz="0" w:space="0" w:color="auto"/>
        <w:left w:val="none" w:sz="0" w:space="0" w:color="auto"/>
        <w:bottom w:val="none" w:sz="0" w:space="0" w:color="auto"/>
        <w:right w:val="none" w:sz="0" w:space="0" w:color="auto"/>
      </w:divBdr>
    </w:div>
    <w:div w:id="834102309">
      <w:bodyDiv w:val="1"/>
      <w:marLeft w:val="0"/>
      <w:marRight w:val="0"/>
      <w:marTop w:val="0"/>
      <w:marBottom w:val="0"/>
      <w:divBdr>
        <w:top w:val="none" w:sz="0" w:space="0" w:color="auto"/>
        <w:left w:val="none" w:sz="0" w:space="0" w:color="auto"/>
        <w:bottom w:val="none" w:sz="0" w:space="0" w:color="auto"/>
        <w:right w:val="none" w:sz="0" w:space="0" w:color="auto"/>
      </w:divBdr>
      <w:divsChild>
        <w:div w:id="102387729">
          <w:marLeft w:val="0"/>
          <w:marRight w:val="0"/>
          <w:marTop w:val="0"/>
          <w:marBottom w:val="0"/>
          <w:divBdr>
            <w:top w:val="none" w:sz="0" w:space="0" w:color="auto"/>
            <w:left w:val="none" w:sz="0" w:space="0" w:color="auto"/>
            <w:bottom w:val="none" w:sz="0" w:space="0" w:color="auto"/>
            <w:right w:val="none" w:sz="0" w:space="0" w:color="auto"/>
          </w:divBdr>
          <w:divsChild>
            <w:div w:id="148723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683500">
      <w:bodyDiv w:val="1"/>
      <w:marLeft w:val="0"/>
      <w:marRight w:val="0"/>
      <w:marTop w:val="0"/>
      <w:marBottom w:val="0"/>
      <w:divBdr>
        <w:top w:val="none" w:sz="0" w:space="0" w:color="auto"/>
        <w:left w:val="none" w:sz="0" w:space="0" w:color="auto"/>
        <w:bottom w:val="none" w:sz="0" w:space="0" w:color="auto"/>
        <w:right w:val="none" w:sz="0" w:space="0" w:color="auto"/>
      </w:divBdr>
    </w:div>
    <w:div w:id="1177504308">
      <w:bodyDiv w:val="1"/>
      <w:marLeft w:val="0"/>
      <w:marRight w:val="0"/>
      <w:marTop w:val="0"/>
      <w:marBottom w:val="0"/>
      <w:divBdr>
        <w:top w:val="none" w:sz="0" w:space="0" w:color="auto"/>
        <w:left w:val="none" w:sz="0" w:space="0" w:color="auto"/>
        <w:bottom w:val="none" w:sz="0" w:space="0" w:color="auto"/>
        <w:right w:val="none" w:sz="0" w:space="0" w:color="auto"/>
      </w:divBdr>
    </w:div>
    <w:div w:id="1268390451">
      <w:bodyDiv w:val="1"/>
      <w:marLeft w:val="0"/>
      <w:marRight w:val="0"/>
      <w:marTop w:val="0"/>
      <w:marBottom w:val="0"/>
      <w:divBdr>
        <w:top w:val="none" w:sz="0" w:space="0" w:color="auto"/>
        <w:left w:val="none" w:sz="0" w:space="0" w:color="auto"/>
        <w:bottom w:val="none" w:sz="0" w:space="0" w:color="auto"/>
        <w:right w:val="none" w:sz="0" w:space="0" w:color="auto"/>
      </w:divBdr>
      <w:divsChild>
        <w:div w:id="1242981171">
          <w:marLeft w:val="0"/>
          <w:marRight w:val="0"/>
          <w:marTop w:val="0"/>
          <w:marBottom w:val="0"/>
          <w:divBdr>
            <w:top w:val="none" w:sz="0" w:space="0" w:color="auto"/>
            <w:left w:val="none" w:sz="0" w:space="0" w:color="auto"/>
            <w:bottom w:val="none" w:sz="0" w:space="0" w:color="auto"/>
            <w:right w:val="none" w:sz="0" w:space="0" w:color="auto"/>
          </w:divBdr>
          <w:divsChild>
            <w:div w:id="5167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867754">
      <w:bodyDiv w:val="1"/>
      <w:marLeft w:val="0"/>
      <w:marRight w:val="0"/>
      <w:marTop w:val="0"/>
      <w:marBottom w:val="0"/>
      <w:divBdr>
        <w:top w:val="none" w:sz="0" w:space="0" w:color="auto"/>
        <w:left w:val="none" w:sz="0" w:space="0" w:color="auto"/>
        <w:bottom w:val="none" w:sz="0" w:space="0" w:color="auto"/>
        <w:right w:val="none" w:sz="0" w:space="0" w:color="auto"/>
      </w:divBdr>
    </w:div>
    <w:div w:id="1496913336">
      <w:bodyDiv w:val="1"/>
      <w:marLeft w:val="0"/>
      <w:marRight w:val="0"/>
      <w:marTop w:val="0"/>
      <w:marBottom w:val="0"/>
      <w:divBdr>
        <w:top w:val="none" w:sz="0" w:space="0" w:color="auto"/>
        <w:left w:val="none" w:sz="0" w:space="0" w:color="auto"/>
        <w:bottom w:val="none" w:sz="0" w:space="0" w:color="auto"/>
        <w:right w:val="none" w:sz="0" w:space="0" w:color="auto"/>
      </w:divBdr>
    </w:div>
    <w:div w:id="1520192011">
      <w:bodyDiv w:val="1"/>
      <w:marLeft w:val="0"/>
      <w:marRight w:val="0"/>
      <w:marTop w:val="0"/>
      <w:marBottom w:val="0"/>
      <w:divBdr>
        <w:top w:val="none" w:sz="0" w:space="0" w:color="auto"/>
        <w:left w:val="none" w:sz="0" w:space="0" w:color="auto"/>
        <w:bottom w:val="none" w:sz="0" w:space="0" w:color="auto"/>
        <w:right w:val="none" w:sz="0" w:space="0" w:color="auto"/>
      </w:divBdr>
    </w:div>
    <w:div w:id="1660767711">
      <w:bodyDiv w:val="1"/>
      <w:marLeft w:val="0"/>
      <w:marRight w:val="0"/>
      <w:marTop w:val="0"/>
      <w:marBottom w:val="0"/>
      <w:divBdr>
        <w:top w:val="none" w:sz="0" w:space="0" w:color="auto"/>
        <w:left w:val="none" w:sz="0" w:space="0" w:color="auto"/>
        <w:bottom w:val="none" w:sz="0" w:space="0" w:color="auto"/>
        <w:right w:val="none" w:sz="0" w:space="0" w:color="auto"/>
      </w:divBdr>
    </w:div>
    <w:div w:id="1722172547">
      <w:bodyDiv w:val="1"/>
      <w:marLeft w:val="0"/>
      <w:marRight w:val="0"/>
      <w:marTop w:val="0"/>
      <w:marBottom w:val="0"/>
      <w:divBdr>
        <w:top w:val="none" w:sz="0" w:space="0" w:color="auto"/>
        <w:left w:val="none" w:sz="0" w:space="0" w:color="auto"/>
        <w:bottom w:val="none" w:sz="0" w:space="0" w:color="auto"/>
        <w:right w:val="none" w:sz="0" w:space="0" w:color="auto"/>
      </w:divBdr>
      <w:divsChild>
        <w:div w:id="1923568465">
          <w:marLeft w:val="0"/>
          <w:marRight w:val="0"/>
          <w:marTop w:val="0"/>
          <w:marBottom w:val="0"/>
          <w:divBdr>
            <w:top w:val="none" w:sz="0" w:space="0" w:color="auto"/>
            <w:left w:val="none" w:sz="0" w:space="0" w:color="auto"/>
            <w:bottom w:val="none" w:sz="0" w:space="0" w:color="auto"/>
            <w:right w:val="none" w:sz="0" w:space="0" w:color="auto"/>
          </w:divBdr>
          <w:divsChild>
            <w:div w:id="210275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4183">
      <w:bodyDiv w:val="1"/>
      <w:marLeft w:val="0"/>
      <w:marRight w:val="0"/>
      <w:marTop w:val="0"/>
      <w:marBottom w:val="0"/>
      <w:divBdr>
        <w:top w:val="none" w:sz="0" w:space="0" w:color="auto"/>
        <w:left w:val="none" w:sz="0" w:space="0" w:color="auto"/>
        <w:bottom w:val="none" w:sz="0" w:space="0" w:color="auto"/>
        <w:right w:val="none" w:sz="0" w:space="0" w:color="auto"/>
      </w:divBdr>
    </w:div>
    <w:div w:id="2083326697">
      <w:bodyDiv w:val="1"/>
      <w:marLeft w:val="0"/>
      <w:marRight w:val="0"/>
      <w:marTop w:val="0"/>
      <w:marBottom w:val="0"/>
      <w:divBdr>
        <w:top w:val="none" w:sz="0" w:space="0" w:color="auto"/>
        <w:left w:val="none" w:sz="0" w:space="0" w:color="auto"/>
        <w:bottom w:val="none" w:sz="0" w:space="0" w:color="auto"/>
        <w:right w:val="none" w:sz="0" w:space="0" w:color="auto"/>
      </w:divBdr>
    </w:div>
    <w:div w:id="208525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42" Type="http://schemas.openxmlformats.org/officeDocument/2006/relationships/image" Target="media/image38.png"/><Relationship Id="rId47" Type="http://schemas.openxmlformats.org/officeDocument/2006/relationships/image" Target="media/image43.png"/><Relationship Id="rId63" Type="http://schemas.openxmlformats.org/officeDocument/2006/relationships/image" Target="media/image59.png"/><Relationship Id="rId68" Type="http://schemas.openxmlformats.org/officeDocument/2006/relationships/image" Target="media/image64.png"/><Relationship Id="rId84" Type="http://schemas.openxmlformats.org/officeDocument/2006/relationships/image" Target="media/image80.png"/><Relationship Id="rId89" Type="http://schemas.openxmlformats.org/officeDocument/2006/relationships/image" Target="media/image85.png"/><Relationship Id="rId16" Type="http://schemas.openxmlformats.org/officeDocument/2006/relationships/image" Target="media/image12.png"/><Relationship Id="rId11" Type="http://schemas.openxmlformats.org/officeDocument/2006/relationships/image" Target="media/image7.png"/><Relationship Id="rId32" Type="http://schemas.openxmlformats.org/officeDocument/2006/relationships/image" Target="media/image28.png"/><Relationship Id="rId37" Type="http://schemas.openxmlformats.org/officeDocument/2006/relationships/image" Target="media/image33.png"/><Relationship Id="rId53" Type="http://schemas.openxmlformats.org/officeDocument/2006/relationships/image" Target="media/image49.png"/><Relationship Id="rId58" Type="http://schemas.openxmlformats.org/officeDocument/2006/relationships/image" Target="media/image54.png"/><Relationship Id="rId74" Type="http://schemas.openxmlformats.org/officeDocument/2006/relationships/image" Target="media/image70.png"/><Relationship Id="rId79" Type="http://schemas.openxmlformats.org/officeDocument/2006/relationships/image" Target="media/image75.png"/><Relationship Id="rId102" Type="http://schemas.openxmlformats.org/officeDocument/2006/relationships/image" Target="media/image98.png"/><Relationship Id="rId5" Type="http://schemas.openxmlformats.org/officeDocument/2006/relationships/image" Target="media/image1.png"/><Relationship Id="rId90" Type="http://schemas.openxmlformats.org/officeDocument/2006/relationships/image" Target="media/image86.png"/><Relationship Id="rId95" Type="http://schemas.openxmlformats.org/officeDocument/2006/relationships/image" Target="media/image91.png"/><Relationship Id="rId22" Type="http://schemas.openxmlformats.org/officeDocument/2006/relationships/image" Target="media/image18.png"/><Relationship Id="rId27" Type="http://schemas.openxmlformats.org/officeDocument/2006/relationships/image" Target="media/image23.png"/><Relationship Id="rId43" Type="http://schemas.openxmlformats.org/officeDocument/2006/relationships/image" Target="media/image39.png"/><Relationship Id="rId48" Type="http://schemas.openxmlformats.org/officeDocument/2006/relationships/image" Target="media/image44.png"/><Relationship Id="rId64" Type="http://schemas.openxmlformats.org/officeDocument/2006/relationships/image" Target="media/image60.png"/><Relationship Id="rId69" Type="http://schemas.openxmlformats.org/officeDocument/2006/relationships/image" Target="media/image65.png"/><Relationship Id="rId80" Type="http://schemas.openxmlformats.org/officeDocument/2006/relationships/image" Target="media/image76.png"/><Relationship Id="rId85" Type="http://schemas.openxmlformats.org/officeDocument/2006/relationships/image" Target="media/image81.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png"/><Relationship Id="rId103" Type="http://schemas.openxmlformats.org/officeDocument/2006/relationships/fontTable" Target="fontTable.xml"/><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70" Type="http://schemas.openxmlformats.org/officeDocument/2006/relationships/image" Target="media/image66.png"/><Relationship Id="rId75" Type="http://schemas.openxmlformats.org/officeDocument/2006/relationships/image" Target="media/image71.png"/><Relationship Id="rId83" Type="http://schemas.openxmlformats.org/officeDocument/2006/relationships/image" Target="media/image79.png"/><Relationship Id="rId88" Type="http://schemas.openxmlformats.org/officeDocument/2006/relationships/image" Target="media/image84.png"/><Relationship Id="rId91" Type="http://schemas.openxmlformats.org/officeDocument/2006/relationships/image" Target="media/image87.png"/><Relationship Id="rId96" Type="http://schemas.openxmlformats.org/officeDocument/2006/relationships/image" Target="media/image92.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png"/><Relationship Id="rId73" Type="http://schemas.openxmlformats.org/officeDocument/2006/relationships/image" Target="media/image69.png"/><Relationship Id="rId78" Type="http://schemas.openxmlformats.org/officeDocument/2006/relationships/image" Target="media/image74.png"/><Relationship Id="rId81" Type="http://schemas.openxmlformats.org/officeDocument/2006/relationships/image" Target="media/image77.png"/><Relationship Id="rId86" Type="http://schemas.openxmlformats.org/officeDocument/2006/relationships/image" Target="media/image82.png"/><Relationship Id="rId94" Type="http://schemas.openxmlformats.org/officeDocument/2006/relationships/image" Target="media/image90.png"/><Relationship Id="rId99" Type="http://schemas.openxmlformats.org/officeDocument/2006/relationships/image" Target="media/image95.png"/><Relationship Id="rId101" Type="http://schemas.openxmlformats.org/officeDocument/2006/relationships/image" Target="media/image97.pn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 Id="rId34" Type="http://schemas.openxmlformats.org/officeDocument/2006/relationships/image" Target="media/image30.png"/><Relationship Id="rId50" Type="http://schemas.openxmlformats.org/officeDocument/2006/relationships/image" Target="media/image46.png"/><Relationship Id="rId55" Type="http://schemas.openxmlformats.org/officeDocument/2006/relationships/image" Target="media/image51.png"/><Relationship Id="rId76" Type="http://schemas.openxmlformats.org/officeDocument/2006/relationships/image" Target="media/image72.png"/><Relationship Id="rId97" Type="http://schemas.openxmlformats.org/officeDocument/2006/relationships/image" Target="media/image93.png"/><Relationship Id="rId104" Type="http://schemas.openxmlformats.org/officeDocument/2006/relationships/theme" Target="theme/theme1.xml"/><Relationship Id="rId7" Type="http://schemas.openxmlformats.org/officeDocument/2006/relationships/image" Target="media/image3.png"/><Relationship Id="rId71" Type="http://schemas.openxmlformats.org/officeDocument/2006/relationships/image" Target="media/image67.png"/><Relationship Id="rId92" Type="http://schemas.openxmlformats.org/officeDocument/2006/relationships/image" Target="media/image88.png"/><Relationship Id="rId2" Type="http://schemas.openxmlformats.org/officeDocument/2006/relationships/styles" Target="styles.xml"/><Relationship Id="rId29" Type="http://schemas.openxmlformats.org/officeDocument/2006/relationships/image" Target="media/image25.png"/><Relationship Id="rId24" Type="http://schemas.openxmlformats.org/officeDocument/2006/relationships/image" Target="media/image20.png"/><Relationship Id="rId40" Type="http://schemas.openxmlformats.org/officeDocument/2006/relationships/image" Target="media/image36.png"/><Relationship Id="rId45" Type="http://schemas.openxmlformats.org/officeDocument/2006/relationships/image" Target="media/image41.png"/><Relationship Id="rId66" Type="http://schemas.openxmlformats.org/officeDocument/2006/relationships/image" Target="media/image62.png"/><Relationship Id="rId87" Type="http://schemas.openxmlformats.org/officeDocument/2006/relationships/image" Target="media/image83.png"/><Relationship Id="rId61" Type="http://schemas.openxmlformats.org/officeDocument/2006/relationships/image" Target="media/image57.png"/><Relationship Id="rId82" Type="http://schemas.openxmlformats.org/officeDocument/2006/relationships/image" Target="media/image78.png"/><Relationship Id="rId19" Type="http://schemas.openxmlformats.org/officeDocument/2006/relationships/image" Target="media/image15.png"/><Relationship Id="rId14" Type="http://schemas.openxmlformats.org/officeDocument/2006/relationships/image" Target="media/image10.png"/><Relationship Id="rId30" Type="http://schemas.openxmlformats.org/officeDocument/2006/relationships/image" Target="media/image26.png"/><Relationship Id="rId35" Type="http://schemas.openxmlformats.org/officeDocument/2006/relationships/image" Target="media/image31.png"/><Relationship Id="rId56" Type="http://schemas.openxmlformats.org/officeDocument/2006/relationships/image" Target="media/image52.png"/><Relationship Id="rId77" Type="http://schemas.openxmlformats.org/officeDocument/2006/relationships/image" Target="media/image73.png"/><Relationship Id="rId100" Type="http://schemas.openxmlformats.org/officeDocument/2006/relationships/image" Target="media/image96.png"/><Relationship Id="rId8" Type="http://schemas.openxmlformats.org/officeDocument/2006/relationships/image" Target="media/image4.png"/><Relationship Id="rId51" Type="http://schemas.openxmlformats.org/officeDocument/2006/relationships/image" Target="media/image47.png"/><Relationship Id="rId72" Type="http://schemas.openxmlformats.org/officeDocument/2006/relationships/image" Target="media/image68.png"/><Relationship Id="rId93" Type="http://schemas.openxmlformats.org/officeDocument/2006/relationships/image" Target="media/image89.png"/><Relationship Id="rId98" Type="http://schemas.openxmlformats.org/officeDocument/2006/relationships/image" Target="media/image9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5</TotalTime>
  <Pages>44</Pages>
  <Words>1763</Words>
  <Characters>1005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ng nguyen</dc:creator>
  <cp:keywords/>
  <dc:description/>
  <cp:lastModifiedBy>nhung nguyen</cp:lastModifiedBy>
  <cp:revision>11</cp:revision>
  <dcterms:created xsi:type="dcterms:W3CDTF">2025-01-25T04:37:00Z</dcterms:created>
  <dcterms:modified xsi:type="dcterms:W3CDTF">2025-02-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8sfZhoE"/&gt;&lt;style id="http://www.zotero.org/styles/vietnam-journal-of-computer-scienc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